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/>
  <w:body>
    <w:p w14:paraId="397458AD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bookmarkStart w:id="0" w:name="_heading=h.hqrww7gqmgi7" w:colFirst="0" w:colLast="0"/>
      <w:bookmarkEnd w:id="0"/>
      <w:r>
        <w:rPr>
          <w:rFonts w:ascii="Times New Roman" w:eastAsia="Times New Roman" w:hAnsi="Times New Roman" w:cs="Times New Roman"/>
          <w:b/>
          <w:sz w:val="28"/>
          <w:szCs w:val="28"/>
        </w:rPr>
        <w:t>TUGAS PROYEK ANALISIS DAN PERANCANGAN SISTEM INFORMASI</w:t>
      </w:r>
    </w:p>
    <w:p w14:paraId="3F7ABA57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“</w:t>
      </w:r>
      <w:proofErr w:type="spellStart"/>
      <w:r>
        <w:rPr>
          <w:rFonts w:ascii="Times New Roman" w:eastAsia="Times New Roman" w:hAnsi="Times New Roman" w:cs="Times New Roman"/>
          <w:b/>
          <w:sz w:val="28"/>
          <w:szCs w:val="28"/>
        </w:rPr>
        <w:t>Sistem</w:t>
      </w:r>
      <w:proofErr w:type="spellEnd"/>
      <w:r>
        <w:rPr>
          <w:rFonts w:ascii="Times New Roman" w:eastAsia="Times New Roman" w:hAnsi="Times New Roman" w:cs="Times New Roman"/>
          <w:b/>
          <w:sz w:val="28"/>
          <w:szCs w:val="2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8"/>
          <w:szCs w:val="28"/>
        </w:rPr>
        <w:t>Informasi</w:t>
      </w:r>
      <w:proofErr w:type="spellEnd"/>
      <w:r>
        <w:rPr>
          <w:rFonts w:ascii="Times New Roman" w:eastAsia="Times New Roman" w:hAnsi="Times New Roman" w:cs="Times New Roman"/>
          <w:b/>
          <w:sz w:val="28"/>
          <w:szCs w:val="2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8"/>
          <w:szCs w:val="28"/>
        </w:rPr>
        <w:t>Pemeriksaan</w:t>
      </w:r>
      <w:proofErr w:type="spellEnd"/>
      <w:r>
        <w:rPr>
          <w:rFonts w:ascii="Times New Roman" w:eastAsia="Times New Roman" w:hAnsi="Times New Roman" w:cs="Times New Roman"/>
          <w:b/>
          <w:sz w:val="28"/>
          <w:szCs w:val="2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8"/>
          <w:szCs w:val="28"/>
        </w:rPr>
        <w:t>Klinik</w:t>
      </w:r>
      <w:proofErr w:type="spellEnd"/>
      <w:r>
        <w:rPr>
          <w:rFonts w:ascii="Times New Roman" w:eastAsia="Times New Roman" w:hAnsi="Times New Roman" w:cs="Times New Roman"/>
          <w:b/>
          <w:sz w:val="28"/>
          <w:szCs w:val="28"/>
        </w:rPr>
        <w:t>”</w:t>
      </w:r>
    </w:p>
    <w:p w14:paraId="624B7F1C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05583768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114300" distB="114300" distL="114300" distR="114300" wp14:anchorId="3BDC8B18" wp14:editId="16D0E379">
            <wp:extent cx="2423026" cy="2407444"/>
            <wp:effectExtent l="0" t="0" r="0" b="0"/>
            <wp:docPr id="1949527351" name="image7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7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23026" cy="2407444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4524947" w14:textId="77777777" w:rsidR="00A53B66" w:rsidRDefault="00000000">
      <w:pPr>
        <w:spacing w:after="20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</w:t>
      </w:r>
    </w:p>
    <w:p w14:paraId="03D200FD" w14:textId="77777777" w:rsidR="00A53B66" w:rsidRDefault="00000000">
      <w:pPr>
        <w:spacing w:line="360" w:lineRule="auto"/>
        <w:ind w:left="180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ama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Shishi Choirunnisa</w:t>
      </w:r>
    </w:p>
    <w:p w14:paraId="2A7C955F" w14:textId="77777777" w:rsidR="00A53B66" w:rsidRDefault="00000000">
      <w:pPr>
        <w:spacing w:line="360" w:lineRule="auto"/>
        <w:ind w:left="180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PM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: 202333500607</w:t>
      </w:r>
    </w:p>
    <w:p w14:paraId="087B1E7A" w14:textId="77777777" w:rsidR="00A53B66" w:rsidRDefault="00000000">
      <w:pPr>
        <w:spacing w:line="360" w:lineRule="auto"/>
        <w:ind w:left="180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gul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ore – SA</w:t>
      </w:r>
    </w:p>
    <w:p w14:paraId="764CF44D" w14:textId="77777777" w:rsidR="00A53B66" w:rsidRDefault="00A53B66">
      <w:pPr>
        <w:spacing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14520D8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4099D1D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FDD468B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6E7FBBE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CB1792B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F825BF6" w14:textId="77777777" w:rsidR="00A53B66" w:rsidRDefault="00A53B66">
      <w:pPr>
        <w:spacing w:line="36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70EB13B" w14:textId="77777777" w:rsidR="00A53B66" w:rsidRDefault="00A53B66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9B1D523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PROGRAM STUDI SISTEM INFORMASI</w:t>
      </w:r>
    </w:p>
    <w:p w14:paraId="164A7C1B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FAKULTAS TEKNIK DAN ILMU KOMPUTER</w:t>
      </w:r>
    </w:p>
    <w:p w14:paraId="4287C9DC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UNIVERSITAS INDRAPRASTA PGRI</w:t>
      </w:r>
    </w:p>
    <w:p w14:paraId="6E57E3A5" w14:textId="77777777" w:rsidR="00A53B66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8"/>
          <w:szCs w:val="28"/>
        </w:rPr>
        <w:sectPr w:rsidR="00A53B66">
          <w:footerReference w:type="default" r:id="rId10"/>
          <w:pgSz w:w="11906" w:h="16838"/>
          <w:pgMar w:top="2260" w:right="1699" w:bottom="1699" w:left="2260" w:header="720" w:footer="720" w:gutter="0"/>
          <w:pgNumType w:start="1"/>
          <w:cols w:space="720"/>
        </w:sect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2025</w:t>
      </w:r>
    </w:p>
    <w:p w14:paraId="3CC53245" w14:textId="77777777" w:rsidR="00A53B66" w:rsidRDefault="00000000">
      <w:pPr>
        <w:pStyle w:val="Judul1"/>
      </w:pPr>
      <w:r>
        <w:lastRenderedPageBreak/>
        <w:t>DAFTAR ISI</w:t>
      </w:r>
    </w:p>
    <w:sdt>
      <w:sdtPr>
        <w:id w:val="-862452079"/>
        <w:docPartObj>
          <w:docPartGallery w:val="Table of Contents"/>
          <w:docPartUnique/>
        </w:docPartObj>
      </w:sdtPr>
      <w:sdtContent>
        <w:p w14:paraId="74264852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r>
            <w:fldChar w:fldCharType="begin"/>
          </w:r>
          <w:r>
            <w:instrText xml:space="preserve"> TOC \h \u \z \t "Heading 1,1,Heading 2,2,Heading 3,3,Heading 4,4,Heading 5,5,Heading 6,6,"</w:instrText>
          </w:r>
          <w:r>
            <w:fldChar w:fldCharType="separate"/>
          </w:r>
          <w:r>
            <w:rPr>
              <w:b/>
            </w:rPr>
            <w:t>DAFTAR ISI</w:t>
          </w:r>
          <w:r>
            <w:rPr>
              <w:b/>
            </w:rPr>
            <w:tab/>
          </w:r>
        </w:p>
        <w:p w14:paraId="7BB16806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BAB I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1</w:t>
          </w:r>
          <w:r>
            <w:fldChar w:fldCharType="end"/>
          </w:r>
        </w:p>
        <w:p w14:paraId="5FF0A04B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PENDAHULUAN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1</w:t>
          </w:r>
          <w:r>
            <w:fldChar w:fldCharType="end"/>
          </w:r>
        </w:p>
        <w:p w14:paraId="2D424FAA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1.1 Latar Belakang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</w:t>
          </w:r>
          <w:r>
            <w:fldChar w:fldCharType="end"/>
          </w:r>
        </w:p>
        <w:p w14:paraId="63F6EE3E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1.2 Tuju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</w:t>
          </w:r>
          <w:r>
            <w:fldChar w:fldCharType="end"/>
          </w:r>
        </w:p>
        <w:p w14:paraId="131EB74A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BAB II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2</w:t>
          </w:r>
          <w:r>
            <w:fldChar w:fldCharType="end"/>
          </w:r>
        </w:p>
        <w:p w14:paraId="1C6A418A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TINJAUAN PUSTAKA DAN PENELITIAN RELEVAN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3</w:t>
          </w:r>
          <w:r>
            <w:fldChar w:fldCharType="end"/>
          </w:r>
        </w:p>
        <w:p w14:paraId="336112B1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2.1 Sistem Informasi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3</w:t>
          </w:r>
          <w:r>
            <w:fldChar w:fldCharType="end"/>
          </w:r>
        </w:p>
        <w:p w14:paraId="2E16D5B0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2.2 Penerapan AI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3</w:t>
          </w:r>
          <w:r>
            <w:fldChar w:fldCharType="end"/>
          </w:r>
        </w:p>
        <w:p w14:paraId="3D107C0E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2.3 Sistem Informasi klinik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3</w:t>
          </w:r>
          <w:r>
            <w:fldChar w:fldCharType="end"/>
          </w:r>
        </w:p>
        <w:p w14:paraId="3C740AFD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2.4 Teknologi Berbasis Web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3</w:t>
          </w:r>
          <w:r>
            <w:fldChar w:fldCharType="end"/>
          </w:r>
        </w:p>
        <w:p w14:paraId="4AD666F3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2.5 Penelitian Terkait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4</w:t>
          </w:r>
          <w:r>
            <w:fldChar w:fldCharType="end"/>
          </w:r>
        </w:p>
        <w:p w14:paraId="1E38465B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BAB III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4</w:t>
          </w:r>
          <w:r>
            <w:fldChar w:fldCharType="end"/>
          </w:r>
        </w:p>
        <w:p w14:paraId="6FEFCEDF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METODOLOGI PENELITIAN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5</w:t>
          </w:r>
          <w:r>
            <w:fldChar w:fldCharType="end"/>
          </w:r>
        </w:p>
        <w:p w14:paraId="5DE03B98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3.1 Jenis dan Metode Peneliti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5</w:t>
          </w:r>
          <w:r>
            <w:fldChar w:fldCharType="end"/>
          </w:r>
        </w:p>
        <w:p w14:paraId="7E5B1659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3.2 Teknik Pengumpulan Data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5</w:t>
          </w:r>
          <w:r>
            <w:fldChar w:fldCharType="end"/>
          </w:r>
        </w:p>
        <w:p w14:paraId="07755643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3.3 Alat dan Bah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5</w:t>
          </w:r>
          <w:r>
            <w:fldChar w:fldCharType="end"/>
          </w:r>
        </w:p>
        <w:p w14:paraId="3B7AFA9E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3.4 Tahap Pengembang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5</w:t>
          </w:r>
          <w:r>
            <w:fldChar w:fldCharType="end"/>
          </w:r>
        </w:p>
        <w:p w14:paraId="77ED54AA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BAB IV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6</w:t>
          </w:r>
          <w:r>
            <w:fldChar w:fldCharType="end"/>
          </w:r>
        </w:p>
        <w:p w14:paraId="66D5F2B8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PEMBAHASAN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7</w:t>
          </w:r>
          <w:r>
            <w:fldChar w:fldCharType="end"/>
          </w:r>
        </w:p>
        <w:p w14:paraId="38CD6B83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1 Proses Bisnis Sistem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7</w:t>
          </w:r>
          <w:r>
            <w:fldChar w:fldCharType="end"/>
          </w:r>
        </w:p>
        <w:p w14:paraId="3BA2654B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2 Aturan Bisnis Sistem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7</w:t>
          </w:r>
          <w:r>
            <w:fldChar w:fldCharType="end"/>
          </w:r>
        </w:p>
        <w:p w14:paraId="6014CCE1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3 Analisis Masukan, Proses, dan Keluar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7</w:t>
          </w:r>
          <w:r>
            <w:fldChar w:fldCharType="end"/>
          </w:r>
        </w:p>
        <w:p w14:paraId="1904BD64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4 Analisis Permasalah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7</w:t>
          </w:r>
          <w:r>
            <w:fldChar w:fldCharType="end"/>
          </w:r>
        </w:p>
        <w:p w14:paraId="65E25D26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5 Alternatif Penyelesaian Masalah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7</w:t>
          </w:r>
          <w:r>
            <w:fldChar w:fldCharType="end"/>
          </w:r>
        </w:p>
        <w:p w14:paraId="381C6102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6 Dekomposisi Fungsi Sistem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8</w:t>
          </w:r>
          <w:r>
            <w:fldChar w:fldCharType="end"/>
          </w:r>
        </w:p>
        <w:p w14:paraId="33C25A47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7 Diagram Aliran Data (DAD)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8</w:t>
          </w:r>
          <w:r>
            <w:fldChar w:fldCharType="end"/>
          </w:r>
        </w:p>
        <w:p w14:paraId="420E1362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720"/>
            <w:rPr>
              <w:color w:val="000000"/>
            </w:rPr>
          </w:pPr>
          <w:hyperlink w:anchor="_heading=">
            <w:r>
              <w:rPr>
                <w:color w:val="000000"/>
              </w:rPr>
              <w:t>a. Diagram Konteks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8</w:t>
          </w:r>
          <w:r>
            <w:fldChar w:fldCharType="end"/>
          </w:r>
        </w:p>
        <w:p w14:paraId="310A7C48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720"/>
            <w:rPr>
              <w:color w:val="000000"/>
            </w:rPr>
          </w:pPr>
          <w:hyperlink w:anchor="_heading=">
            <w:r>
              <w:rPr>
                <w:color w:val="000000"/>
              </w:rPr>
              <w:t>b. Data Aliran Diagram (DAD) Level Nol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8</w:t>
          </w:r>
          <w:r>
            <w:fldChar w:fldCharType="end"/>
          </w:r>
        </w:p>
        <w:p w14:paraId="7A4E9C49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8 Kamus Data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9</w:t>
          </w:r>
          <w:r>
            <w:fldChar w:fldCharType="end"/>
          </w:r>
        </w:p>
        <w:p w14:paraId="34CE9D53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9 Spesifikasi Proses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0</w:t>
          </w:r>
          <w:r>
            <w:fldChar w:fldCharType="end"/>
          </w:r>
        </w:p>
        <w:p w14:paraId="757635EB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10 Bagan Terstruktur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0</w:t>
          </w:r>
          <w:r>
            <w:fldChar w:fldCharType="end"/>
          </w:r>
        </w:p>
        <w:p w14:paraId="52FF5E1F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11 Spesifikasi Modul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0</w:t>
          </w:r>
          <w:r>
            <w:fldChar w:fldCharType="end"/>
          </w:r>
        </w:p>
        <w:p w14:paraId="29CABEE1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12 Rancangan Basis Data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2</w:t>
          </w:r>
          <w:r>
            <w:fldChar w:fldCharType="end"/>
          </w:r>
        </w:p>
        <w:p w14:paraId="62097BA1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4.13 Rancangan Layar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4</w:t>
          </w:r>
          <w:r>
            <w:fldChar w:fldCharType="end"/>
          </w:r>
        </w:p>
        <w:p w14:paraId="20D8AAAE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BAB V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16</w:t>
          </w:r>
          <w:r>
            <w:fldChar w:fldCharType="end"/>
          </w:r>
        </w:p>
        <w:p w14:paraId="33188ADC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PENUTUP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17</w:t>
          </w:r>
          <w:r>
            <w:fldChar w:fldCharType="end"/>
          </w:r>
        </w:p>
        <w:p w14:paraId="4F93F5DC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5.1 Kesimpul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7</w:t>
          </w:r>
          <w:r>
            <w:fldChar w:fldCharType="end"/>
          </w:r>
        </w:p>
        <w:p w14:paraId="7A4BCDE3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ind w:left="360"/>
            <w:rPr>
              <w:color w:val="000000"/>
            </w:rPr>
          </w:pPr>
          <w:hyperlink w:anchor="_heading=">
            <w:r>
              <w:rPr>
                <w:color w:val="000000"/>
              </w:rPr>
              <w:t>5.2 Saran</w:t>
            </w:r>
            <w:r>
              <w:rPr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t>17</w:t>
          </w:r>
          <w:r>
            <w:fldChar w:fldCharType="end"/>
          </w:r>
        </w:p>
        <w:p w14:paraId="49267CEB" w14:textId="77777777" w:rsidR="00A53B66" w:rsidRDefault="00000000">
          <w:pPr>
            <w:widowControl w:val="0"/>
            <w:tabs>
              <w:tab w:val="right" w:leader="dot" w:pos="7946"/>
            </w:tabs>
            <w:spacing w:before="60" w:line="240" w:lineRule="auto"/>
            <w:rPr>
              <w:b/>
              <w:color w:val="000000"/>
            </w:rPr>
          </w:pPr>
          <w:hyperlink w:anchor="_heading=">
            <w:r>
              <w:rPr>
                <w:b/>
                <w:color w:val="000000"/>
              </w:rPr>
              <w:t>DAFTAR PUSTAKA</w:t>
            </w:r>
            <w:r>
              <w:rPr>
                <w:b/>
                <w:color w:val="000000"/>
              </w:rPr>
              <w:tab/>
            </w:r>
          </w:hyperlink>
          <w:r>
            <w:fldChar w:fldCharType="begin"/>
          </w:r>
          <w:r>
            <w:instrText xml:space="preserve"> PAGEREF _heading= \h </w:instrText>
          </w:r>
          <w:r>
            <w:fldChar w:fldCharType="separate"/>
          </w:r>
          <w:r>
            <w:rPr>
              <w:b/>
            </w:rPr>
            <w:t>17</w:t>
          </w:r>
          <w:r>
            <w:fldChar w:fldCharType="end"/>
          </w:r>
          <w:r>
            <w:fldChar w:fldCharType="end"/>
          </w:r>
        </w:p>
      </w:sdtContent>
    </w:sdt>
    <w:p w14:paraId="64931C29" w14:textId="77777777" w:rsidR="00A53B66" w:rsidRDefault="00A53B66">
      <w:pPr>
        <w:sectPr w:rsidR="00A53B66">
          <w:footerReference w:type="default" r:id="rId11"/>
          <w:pgSz w:w="11906" w:h="16838"/>
          <w:pgMar w:top="2260" w:right="1699" w:bottom="1699" w:left="2260" w:header="720" w:footer="720" w:gutter="0"/>
          <w:cols w:space="720"/>
        </w:sectPr>
      </w:pPr>
    </w:p>
    <w:p w14:paraId="7AAC3419" w14:textId="77777777" w:rsidR="00A53B66" w:rsidRDefault="00000000">
      <w:pPr>
        <w:pStyle w:val="Judul1"/>
      </w:pPr>
      <w:r>
        <w:lastRenderedPageBreak/>
        <w:t xml:space="preserve">BAB I </w:t>
      </w:r>
    </w:p>
    <w:p w14:paraId="3B578FCE" w14:textId="77777777" w:rsidR="00A53B66" w:rsidRDefault="00000000">
      <w:pPr>
        <w:pStyle w:val="Judul1"/>
      </w:pPr>
      <w:r>
        <w:t>PENDAHULUAN</w:t>
      </w:r>
    </w:p>
    <w:p w14:paraId="29349AE5" w14:textId="77777777" w:rsidR="00A53B66" w:rsidRDefault="00000000">
      <w:pPr>
        <w:pStyle w:val="Judul2"/>
        <w:numPr>
          <w:ilvl w:val="0"/>
          <w:numId w:val="33"/>
        </w:numPr>
      </w:pPr>
      <w:r>
        <w:t xml:space="preserve">Latar </w:t>
      </w:r>
      <w:proofErr w:type="spellStart"/>
      <w:r>
        <w:t>Belakang</w:t>
      </w:r>
      <w:proofErr w:type="spellEnd"/>
    </w:p>
    <w:p w14:paraId="6226FA7D" w14:textId="35A4D1B7" w:rsidR="00A53B66" w:rsidRDefault="00000000">
      <w:pPr>
        <w:spacing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ngg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t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b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op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ring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cerd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</w:p>
    <w:p w14:paraId="0C646933" w14:textId="2F9C2F9F" w:rsidR="00A53B66" w:rsidRDefault="00000000">
      <w:pPr>
        <w:spacing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ntegr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cerd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u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jadw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21045/1811-0185-2024-9-60-66","author":[{"dropping-particle":"","family":"Romanov","given":"S","non-dropping-particle":"","parse-names":false,"suffix":""},{"dropping-particle":"","family":"Dzyubak","given":"S","non-dropping-particle":"","parse-names":false,"suffix":""},{"dropping-particle":"","family":"Romanova","given":"T","non-dropping-particle":"","parse-names":false,"suffix":""},{"dropping-particle":"","family":"Berdutin","given":"V","non-dropping-particle":"","parse-names":false,"suffix":""},{"dropping-particle":"","family":"Abaeva","given":"O","non-dropping-particle":"","parse-names":false,"suffix":""}],"container-title":"Manager Zdravookhranenia","id":"ITEM-1","issued":{"date-parts":[["2024"]]},"title":"Optimization of periodic medical examinations in an outpatient clinic using an information system with artificial intelligence.","type":"article-journal"},"uris":["http://www.mendeley.com/documents/?uuid=ae72e190-5254-43a2-a18e-e438fae20dd6"]},{"id":"ITEM-2","itemData":{"DOI":"10.15562/bmj.v12i2.3700","author":[{"dropping-particle":"","family":"Primanda","given":"Yanuar","non-dropping-particle":"","parse-names":false,"suffix":""},{"dropping-particle":"","family":"Indarwati","given":"Ferika","non-dropping-particle":"","parse-names":false,"suffix":""},{"dropping-particle":"","family":"Haris","given":"Fahni","non-dropping-particle":"","parse-names":false,"suffix":""},{"dropping-particle":"","family":"Sutrisno","given":"Resti Yulianti","non-dropping-particle":"","parse-names":false,"suffix":""}],"container-title":"Bali Medical Journal","id":"ITEM-2","issued":{"date-parts":[["2023"]]},"title":"Nursing education institutions' readiness to use online objective structured clinical examination scoring management system","type":"article-journal"},"uris":["http://www.mendeley.com/documents/?uuid=37be722a-48c9-4681-bfde-b20e4a6fe9ce"]}],"mendeley":{"formattedCitation":"(Primanda et al., 2023; Romanov et al., 2024)","plainTextFormattedCitation":"(Primanda et al., 2023; Romanov et al., 2024)","previouslyFormattedCitation":"(Primanda et al., 2023; Romanov et al., 2024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Primanda et al., 2023; Romanov et al., 2024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3249090" w14:textId="77777777" w:rsidR="00A53B66" w:rsidRDefault="00000000">
      <w:pPr>
        <w:pStyle w:val="Judul2"/>
        <w:numPr>
          <w:ilvl w:val="0"/>
          <w:numId w:val="33"/>
        </w:numPr>
      </w:pPr>
      <w:r>
        <w:t>Tujuan</w:t>
      </w:r>
    </w:p>
    <w:p w14:paraId="2CCA9F48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Efisiens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yanan</w:t>
      </w:r>
      <w:proofErr w:type="spellEnd"/>
    </w:p>
    <w:p w14:paraId="744D651F" w14:textId="77777777" w:rsidR="00A53B66" w:rsidRDefault="00000000">
      <w:pPr>
        <w:numPr>
          <w:ilvl w:val="0"/>
          <w:numId w:val="32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ce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daft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lua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se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82D508B" w14:textId="77777777" w:rsidR="00A53B66" w:rsidRDefault="00000000">
      <w:pPr>
        <w:numPr>
          <w:ilvl w:val="0"/>
          <w:numId w:val="32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wak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ungg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D77CF1E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mu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anaje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</w:p>
    <w:p w14:paraId="58519DF2" w14:textId="77777777" w:rsidR="00A53B66" w:rsidRDefault="00000000">
      <w:pPr>
        <w:numPr>
          <w:ilvl w:val="0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aks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iway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truk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m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4E2523E8" w14:textId="77777777" w:rsidR="00A53B66" w:rsidRDefault="00000000">
      <w:pPr>
        <w:numPr>
          <w:ilvl w:val="0"/>
          <w:numId w:val="31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permud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elusu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agnosis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ob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nju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01DF50B4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ambilan Keputusan</w:t>
      </w:r>
    </w:p>
    <w:p w14:paraId="6F27BF90" w14:textId="77777777" w:rsidR="00A53B66" w:rsidRDefault="0000000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tomat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um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en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yaki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b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l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2ECDDAA" w14:textId="77777777" w:rsidR="00A53B66" w:rsidRDefault="00000000">
      <w:pPr>
        <w:numPr>
          <w:ilvl w:val="0"/>
          <w:numId w:val="30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Memban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impi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usu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trateg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ya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eh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3400B852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nim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dministrasi</w:t>
      </w:r>
      <w:proofErr w:type="spellEnd"/>
    </w:p>
    <w:p w14:paraId="1AABFB68" w14:textId="77777777" w:rsidR="00A53B66" w:rsidRDefault="00000000">
      <w:pPr>
        <w:numPr>
          <w:ilvl w:val="0"/>
          <w:numId w:val="29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nual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put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se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b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dw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2D8818C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j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amanan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ahasi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</w:t>
      </w:r>
    </w:p>
    <w:p w14:paraId="56EEBD9C" w14:textId="77777777" w:rsidR="00A53B66" w:rsidRDefault="00000000">
      <w:pPr>
        <w:numPr>
          <w:ilvl w:val="0"/>
          <w:numId w:val="28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s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ba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admin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tug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).</w:t>
      </w:r>
    </w:p>
    <w:p w14:paraId="1FECFD23" w14:textId="77777777" w:rsidR="00A53B66" w:rsidRDefault="00000000">
      <w:pPr>
        <w:numPr>
          <w:ilvl w:val="0"/>
          <w:numId w:val="28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enkrip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utent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1B7FE08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laya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sehatan</w:t>
      </w:r>
    </w:p>
    <w:p w14:paraId="6A995C55" w14:textId="77777777" w:rsidR="00A53B66" w:rsidRDefault="00000000">
      <w:pPr>
        <w:numPr>
          <w:ilvl w:val="0"/>
          <w:numId w:val="27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e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kur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agnosis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ind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8782A82" w14:textId="77777777" w:rsidR="00A53B66" w:rsidRDefault="00000000">
      <w:pPr>
        <w:numPr>
          <w:ilvl w:val="0"/>
          <w:numId w:val="27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edi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serv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kam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di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gital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jadw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50379D8" w14:textId="77777777" w:rsidR="00A53B66" w:rsidRDefault="00000000">
      <w:pPr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em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iay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Operasional</w:t>
      </w:r>
      <w:proofErr w:type="spellEnd"/>
    </w:p>
    <w:p w14:paraId="01662B4A" w14:textId="77777777" w:rsidR="00A53B66" w:rsidRDefault="00000000">
      <w:pPr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um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s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yimpa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anual.</w:t>
      </w:r>
    </w:p>
    <w:p w14:paraId="479764DD" w14:textId="77777777" w:rsidR="00A53B66" w:rsidRDefault="00000000">
      <w:pPr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optima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t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60547DB" w14:textId="77777777" w:rsidR="00A53B66" w:rsidRDefault="00A53B6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3A26C21" w14:textId="77777777" w:rsidR="00A53B66" w:rsidRDefault="00000000">
      <w:pPr>
        <w:pStyle w:val="Judul1"/>
      </w:pPr>
      <w:r>
        <w:br w:type="column"/>
      </w:r>
      <w:r>
        <w:lastRenderedPageBreak/>
        <w:t xml:space="preserve">BAB II </w:t>
      </w:r>
    </w:p>
    <w:p w14:paraId="691B2A71" w14:textId="77777777" w:rsidR="00A53B66" w:rsidRDefault="00000000">
      <w:pPr>
        <w:pStyle w:val="Judul1"/>
      </w:pPr>
      <w:r>
        <w:t>TINJAUAN PUSTAKA DAN PENELITIAN RELEVAN</w:t>
      </w:r>
    </w:p>
    <w:p w14:paraId="523825F0" w14:textId="77777777" w:rsidR="00A53B66" w:rsidRDefault="00000000">
      <w:pPr>
        <w:pStyle w:val="Judul2"/>
        <w:numPr>
          <w:ilvl w:val="0"/>
          <w:numId w:val="3"/>
        </w:numPr>
      </w:pP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</w:p>
    <w:p w14:paraId="4F144FD0" w14:textId="55B90294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k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ro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istribu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mb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Laudon &amp; Laudon, 2020).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c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21045/1811-0185-2024-9-60-66","author":[{"dropping-particle":"","family":"Romanov","given":"S","non-dropping-particle":"","parse-names":false,"suffix":""},{"dropping-particle":"","family":"Dzyubak","given":"S","non-dropping-particle":"","parse-names":false,"suffix":""},{"dropping-particle":"","family":"Romanova","given":"T","non-dropping-particle":"","parse-names":false,"suffix":""},{"dropping-particle":"","family":"Berdutin","given":"V","non-dropping-particle":"","parse-names":false,"suffix":""},{"dropping-particle":"","family":"Abaeva","given":"O","non-dropping-particle":"","parse-names":false,"suffix":""}],"container-title":"Manager Zdravookhranenia","id":"ITEM-1","issued":{"date-parts":[["2024"]]},"title":"Optimization of periodic medical examinations in an outpatient clinic using an information system with artificial intelligence.","type":"article-journal"},"uris":["http://www.mendeley.com/documents/?uuid=ae72e190-5254-43a2-a18e-e438fae20dd6"]},{"id":"ITEM-2","itemData":{"DOI":"10.15562/bmj.v12i2.3700","author":[{"dropping-particle":"","family":"Primanda","given":"Yanuar","non-dropping-particle":"","parse-names":false,"suffix":""},{"dropping-particle":"","family":"Indarwati","given":"Ferika","non-dropping-particle":"","parse-names":false,"suffix":""},{"dropping-particle":"","family":"Haris","given":"Fahni","non-dropping-particle":"","parse-names":false,"suffix":""},{"dropping-particle":"","family":"Sutrisno","given":"Resti Yulianti","non-dropping-particle":"","parse-names":false,"suffix":""}],"container-title":"Bali Medical Journal","id":"ITEM-2","issued":{"date-parts":[["2023"]]},"title":"Nursing education institutions' readiness to use online objective structured clinical examination scoring management system","type":"article-journal"},"uris":["http://www.mendeley.com/documents/?uuid=37be722a-48c9-4681-bfde-b20e4a6fe9ce"]}],"mendeley":{"formattedCitation":"(Primanda et al., 2023; Romanov et al., 2024)","plainTextFormattedCitation":"(Primanda et al., 2023; Romanov et al., 2024)","previouslyFormattedCitation":"(Primanda et al., 2023; Romanov et al., 2024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Primanda et al., 2023; Romanov et al., 2024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5946C06B" w14:textId="77777777" w:rsidR="00A53B66" w:rsidRDefault="00000000">
      <w:pPr>
        <w:pStyle w:val="Judul2"/>
        <w:numPr>
          <w:ilvl w:val="0"/>
          <w:numId w:val="3"/>
        </w:numPr>
      </w:pPr>
      <w:proofErr w:type="spellStart"/>
      <w:r>
        <w:t>Penerapan</w:t>
      </w:r>
      <w:proofErr w:type="spellEnd"/>
      <w:r>
        <w:t xml:space="preserve"> AI</w:t>
      </w:r>
    </w:p>
    <w:p w14:paraId="0A50AB41" w14:textId="7CBDBAAF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Smart Clinic”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t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ngg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21045/1811-0185-2024-9-60-66","author":[{"dropping-particle":"","family":"Romanov","given":"S","non-dropping-particle":"","parse-names":false,"suffix":""},{"dropping-particle":"","family":"Dzyubak","given":"S","non-dropping-particle":"","parse-names":false,"suffix":""},{"dropping-particle":"","family":"Romanova","given":"T","non-dropping-particle":"","parse-names":false,"suffix":""},{"dropping-particle":"","family":"Berdutin","given":"V","non-dropping-particle":"","parse-names":false,"suffix":""},{"dropping-particle":"","family":"Abaeva","given":"O","non-dropping-particle":"","parse-names":false,"suffix":""}],"container-title":"Manager Zdravookhranenia","id":"ITEM-1","issued":{"date-parts":[["2024"]]},"title":"Optimization of periodic medical examinations in an outpatient clinic using an information system with artificial intelligence.","type":"article-journal"},"uris":["http://www.mendeley.com/documents/?uuid=ae72e190-5254-43a2-a18e-e438fae20dd6"]}],"mendeley":{"formattedCitation":"(Romanov et al., 2024)","plainTextFormattedCitation":"(Romanov et al., 2024)","previouslyFormattedCitation":"(Romanov et al., 2024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Romanov et al., 2024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53C6A30C" w14:textId="77777777" w:rsidR="00A53B66" w:rsidRDefault="00000000">
      <w:pPr>
        <w:pStyle w:val="Judul2"/>
        <w:numPr>
          <w:ilvl w:val="0"/>
          <w:numId w:val="3"/>
        </w:numPr>
      </w:pP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linik</w:t>
      </w:r>
      <w:proofErr w:type="spellEnd"/>
    </w:p>
    <w:p w14:paraId="0669D350" w14:textId="2297E4FC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buk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jad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id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b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rav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entilator. Sel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habi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um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w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af</w:t>
      </w:r>
      <w:proofErr w:type="spellEnd"/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1097/00003246-200301000-00019","author":[{"dropping-particle":"","family":"Fraenkel","given":"D","non-dropping-particle":"","parse-names":false,"suffix":""},{"dropping-particle":"","family":"Cowie","given":"M","non-dropping-particle":"","parse-names":false,"suffix":""},{"dropping-particle":"","family":"Daley","given":"P","non-dropping-particle":"","parse-names":false,"suffix":""}],"container-title":"Critical Care Medicine","id":"ITEM-1","issued":{"date-parts":[["2003"]]},"page":"120-125","title":"Quality benefits of an intensive care clinical information system","type":"article-journal","volume":"31"},"uris":["http://www.mendeley.com/documents/?uuid=62534259-844f-442c-b4ff-22767e7b45c5"]}],"mendeley":{"formattedCitation":"(Fraenkel et al., 2003)","plainTextFormattedCitation":"(Fraenkel et al., 2003)","previouslyFormattedCitation":"(Fraenkel et al., 2003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Fraenkel et al., 2003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24DC5046" w14:textId="77777777" w:rsidR="00A53B66" w:rsidRDefault="00000000">
      <w:pPr>
        <w:pStyle w:val="Judul2"/>
        <w:numPr>
          <w:ilvl w:val="0"/>
          <w:numId w:val="3"/>
        </w:numPr>
      </w:pPr>
      <w:proofErr w:type="spellStart"/>
      <w:r>
        <w:t>Teknologi</w:t>
      </w:r>
      <w:proofErr w:type="spellEnd"/>
      <w:r>
        <w:t xml:space="preserve"> Berbasis Web</w:t>
      </w:r>
    </w:p>
    <w:p w14:paraId="3300475A" w14:textId="59E9BBCA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HEAL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c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er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u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SCE daring (ON-OSCE)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tit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raw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i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ng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ilaian</w:t>
      </w:r>
      <w:proofErr w:type="spellEnd"/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15562/bmj.v12i2.3700","author":[{"dropping-particle":"","family":"Primanda","given":"Yanuar","non-dropping-particle":"","parse-names":false,"suffix":""},{"dropping-particle":"","family":"Indarwati","given":"Ferika","non-dropping-particle":"","parse-names":false,"suffix":""},{"dropping-particle":"","family":"Haris","given":"Fahni","non-dropping-particle":"","parse-names":false,"suffix":""},{"dropping-particle":"","family":"Sutrisno","given":"Resti Yulianti","non-dropping-particle":"","parse-names":false,"suffix":""}],"container-title":"Bali Medical Journal","id":"ITEM-1","issued":{"date-parts":[["2023"]]},"title":"Nursing education institutions' readiness to use online objective structured clinical examination scoring management system","type":"article-journal"},"uris":["http://www.mendeley.com/documents/?uuid=b9966edd-865d-4010-a3b5-9f89ea31df76"]}],"mendeley":{"formattedCitation":"(Primanda et al., 2023)","plainTextFormattedCitation":"(Primanda et al., 2023)","previouslyFormattedCitation":"(Primanda et al., 2023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Primanda et al., 2023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2CBE0AD5" w14:textId="77777777" w:rsidR="00A53B66" w:rsidRDefault="00000000">
      <w:pPr>
        <w:pStyle w:val="Judul2"/>
        <w:numPr>
          <w:ilvl w:val="0"/>
          <w:numId w:val="3"/>
        </w:numPr>
      </w:pPr>
      <w:proofErr w:type="spellStart"/>
      <w:r>
        <w:lastRenderedPageBreak/>
        <w:t>Penelitian</w:t>
      </w:r>
      <w:proofErr w:type="spellEnd"/>
      <w:r>
        <w:t xml:space="preserve"> </w:t>
      </w:r>
      <w:proofErr w:type="spellStart"/>
      <w:r>
        <w:t>Terkait</w:t>
      </w:r>
      <w:proofErr w:type="spellEnd"/>
    </w:p>
    <w:p w14:paraId="11B25DA1" w14:textId="2E27A7A3" w:rsidR="00A53B66" w:rsidRDefault="00000000">
      <w:pPr>
        <w:spacing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Islam, M., Poly, T., &amp; Li, Y. (2018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ran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t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g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 data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D27E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DOI":"10.1055/s-0038-1667075","author":[{"dropping-particle":"","family":"Islam","given":"M","non-dropping-particle":"","parse-names":false,"suffix":""},{"dropping-particle":"","family":"Poly","given":"T","non-dropping-particle":"","parse-names":false,"suffix":""},{"dropping-particle":"","family":"Li","given":"Y","non-dropping-particle":"","parse-names":false,"suffix":""}],"container-title":"Yearbook of Medical Informatics","id":"ITEM-1","issued":{"date-parts":[["2018"]]},"page":"83-90","title":"Recent Advancement of Clinical Information Systems: Opportunities and Challenges","type":"article-journal","volume":"27"},"uris":["http://www.mendeley.com/documents/?uuid=c4ee7d0b-c9af-4b99-aec1-116f083cb0d9"]}],"mendeley":{"formattedCitation":"(Islam et al., 2018)","plainTextFormattedCitation":"(Islam et al., 2018)","previouslyFormattedCitation":"(Islam et al., 2018)"},"properties":{"noteIndex":0},"schema":"https://github.com/citation-style-language/schema/raw/master/csl-citation.json"}</w:instrTex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D27E2" w:rsidRPr="007D27E2">
        <w:rPr>
          <w:rFonts w:ascii="Times New Roman" w:eastAsia="Times New Roman" w:hAnsi="Times New Roman" w:cs="Times New Roman"/>
          <w:noProof/>
          <w:sz w:val="24"/>
          <w:szCs w:val="24"/>
        </w:rPr>
        <w:t>(Islam et al., 2018)</w:t>
      </w:r>
      <w:r w:rsidR="007D27E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2BEB193" w14:textId="77777777" w:rsidR="00A53B66" w:rsidRDefault="00A53B66">
      <w:pPr>
        <w:spacing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8AEFDD6" w14:textId="77777777" w:rsidR="00A53B66" w:rsidRDefault="00000000">
      <w:pPr>
        <w:pStyle w:val="Judul1"/>
      </w:pPr>
      <w:r>
        <w:br w:type="column"/>
      </w:r>
      <w:r>
        <w:lastRenderedPageBreak/>
        <w:t>BAB III</w:t>
      </w:r>
    </w:p>
    <w:p w14:paraId="1C4CE5BF" w14:textId="77777777" w:rsidR="00A53B66" w:rsidRDefault="00000000">
      <w:pPr>
        <w:pStyle w:val="Judul1"/>
      </w:pPr>
      <w:r>
        <w:t>METODOLOGI PENELITIAN</w:t>
      </w:r>
    </w:p>
    <w:p w14:paraId="4D168330" w14:textId="77777777" w:rsidR="00A53B66" w:rsidRDefault="00000000">
      <w:pPr>
        <w:pStyle w:val="Judul2"/>
        <w:numPr>
          <w:ilvl w:val="0"/>
          <w:numId w:val="9"/>
        </w:numPr>
      </w:pPr>
      <w:r>
        <w:t xml:space="preserve">Jenis dan Metode </w:t>
      </w:r>
      <w:proofErr w:type="spellStart"/>
      <w:r>
        <w:t>Penelitian</w:t>
      </w:r>
      <w:proofErr w:type="spellEnd"/>
    </w:p>
    <w:p w14:paraId="73B3A81E" w14:textId="77777777" w:rsidR="00A53B66" w:rsidRDefault="00000000">
      <w:pPr>
        <w:spacing w:after="200" w:line="360" w:lineRule="auto"/>
        <w:ind w:left="71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Jeni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kaya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etod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aterfall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i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lihar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E458560" w14:textId="77777777" w:rsidR="00A53B66" w:rsidRDefault="00000000">
      <w:pPr>
        <w:pStyle w:val="Judul2"/>
        <w:numPr>
          <w:ilvl w:val="0"/>
          <w:numId w:val="9"/>
        </w:numPr>
      </w:pPr>
      <w:r>
        <w:t xml:space="preserve">Teknik </w:t>
      </w:r>
      <w:proofErr w:type="spellStart"/>
      <w:r>
        <w:t>Pengumpulan</w:t>
      </w:r>
      <w:proofErr w:type="spellEnd"/>
      <w:r>
        <w:t xml:space="preserve"> Data</w:t>
      </w:r>
    </w:p>
    <w:p w14:paraId="5C1AA517" w14:textId="77777777" w:rsidR="00A53B66" w:rsidRDefault="00000000">
      <w:pPr>
        <w:numPr>
          <w:ilvl w:val="0"/>
          <w:numId w:val="6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a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53C4ECE" w14:textId="77777777" w:rsidR="00A53B66" w:rsidRDefault="00000000">
      <w:pPr>
        <w:numPr>
          <w:ilvl w:val="0"/>
          <w:numId w:val="6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k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form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u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5A7FA71" w14:textId="77777777" w:rsidR="00A53B66" w:rsidRDefault="00000000">
      <w:pPr>
        <w:numPr>
          <w:ilvl w:val="0"/>
          <w:numId w:val="6"/>
        </w:numPr>
        <w:spacing w:after="200"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tudi Pusta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se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tik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83FB770" w14:textId="77777777" w:rsidR="00A53B66" w:rsidRDefault="00000000">
      <w:pPr>
        <w:pStyle w:val="Judul2"/>
        <w:numPr>
          <w:ilvl w:val="0"/>
          <w:numId w:val="9"/>
        </w:numPr>
      </w:pPr>
      <w:r>
        <w:t>Alat dan Bahan</w:t>
      </w:r>
    </w:p>
    <w:p w14:paraId="4F6D1D3A" w14:textId="77777777" w:rsidR="00A53B66" w:rsidRDefault="00000000">
      <w:pPr>
        <w:numPr>
          <w:ilvl w:val="0"/>
          <w:numId w:val="8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h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 PHP, HTML, dan CSS.</w:t>
      </w:r>
    </w:p>
    <w:p w14:paraId="2807163C" w14:textId="77777777" w:rsidR="00A53B66" w:rsidRDefault="00000000">
      <w:pPr>
        <w:numPr>
          <w:ilvl w:val="0"/>
          <w:numId w:val="8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sis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ySQL.</w:t>
      </w:r>
    </w:p>
    <w:p w14:paraId="32ECBF4F" w14:textId="77777777" w:rsidR="00A53B66" w:rsidRDefault="00000000">
      <w:pPr>
        <w:numPr>
          <w:ilvl w:val="0"/>
          <w:numId w:val="8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oftware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 XAMPP, Visual Studio Code, dan phpMyAdmin.</w:t>
      </w:r>
    </w:p>
    <w:p w14:paraId="3F74066D" w14:textId="77777777" w:rsidR="00A53B66" w:rsidRDefault="00000000">
      <w:pPr>
        <w:numPr>
          <w:ilvl w:val="0"/>
          <w:numId w:val="8"/>
        </w:numPr>
        <w:spacing w:after="200"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aptop dan browser.</w:t>
      </w:r>
    </w:p>
    <w:p w14:paraId="61275D6F" w14:textId="77777777" w:rsidR="00A53B66" w:rsidRDefault="00000000">
      <w:pPr>
        <w:pStyle w:val="Judul2"/>
        <w:numPr>
          <w:ilvl w:val="0"/>
          <w:numId w:val="9"/>
        </w:numPr>
      </w:pPr>
      <w:proofErr w:type="spellStart"/>
      <w:r>
        <w:t>Tahap</w:t>
      </w:r>
      <w:proofErr w:type="spellEnd"/>
      <w:r>
        <w:t xml:space="preserve"> </w:t>
      </w:r>
      <w:proofErr w:type="spellStart"/>
      <w:r>
        <w:t>Pengembangan</w:t>
      </w:r>
      <w:proofErr w:type="spellEnd"/>
    </w:p>
    <w:p w14:paraId="3E38635C" w14:textId="77777777" w:rsidR="00A53B66" w:rsidRDefault="00000000">
      <w:pPr>
        <w:numPr>
          <w:ilvl w:val="0"/>
          <w:numId w:val="14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</w:p>
    <w:p w14:paraId="144899D0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uli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ual.</w:t>
      </w:r>
    </w:p>
    <w:p w14:paraId="40418ECA" w14:textId="77777777" w:rsidR="00A53B66" w:rsidRDefault="00000000">
      <w:pPr>
        <w:numPr>
          <w:ilvl w:val="0"/>
          <w:numId w:val="14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esa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</w:p>
    <w:p w14:paraId="2E0FA723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FD, ERD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base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98BB5B2" w14:textId="77777777" w:rsidR="00A53B66" w:rsidRDefault="00000000">
      <w:pPr>
        <w:numPr>
          <w:ilvl w:val="0"/>
          <w:numId w:val="14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</w:p>
    <w:p w14:paraId="6FC6282E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0006798" w14:textId="77777777" w:rsidR="00A53B66" w:rsidRDefault="00000000">
      <w:pPr>
        <w:numPr>
          <w:ilvl w:val="0"/>
          <w:numId w:val="14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Pengu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</w:p>
    <w:p w14:paraId="4A9307DD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lack box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-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etode black box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fok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ternal pro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mber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5A1745E" w14:textId="77777777" w:rsidR="00A53B66" w:rsidRDefault="00000000">
      <w:pPr>
        <w:numPr>
          <w:ilvl w:val="0"/>
          <w:numId w:val="14"/>
        </w:numPr>
        <w:spacing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lihar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</w:p>
    <w:p w14:paraId="1DF9EDC7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su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823A48A" w14:textId="77777777" w:rsidR="00A53B66" w:rsidRDefault="00A53B6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A6C1348" w14:textId="77777777" w:rsidR="00A53B66" w:rsidRDefault="00000000">
      <w:pPr>
        <w:pStyle w:val="Judul1"/>
      </w:pPr>
      <w:r>
        <w:br w:type="column"/>
      </w:r>
      <w:r>
        <w:lastRenderedPageBreak/>
        <w:t>BAB IV</w:t>
      </w:r>
    </w:p>
    <w:p w14:paraId="0F2C8022" w14:textId="77777777" w:rsidR="00A53B66" w:rsidRDefault="00000000">
      <w:pPr>
        <w:pStyle w:val="Judul1"/>
      </w:pPr>
      <w:r>
        <w:t>PEMBAHASAN</w:t>
      </w:r>
    </w:p>
    <w:p w14:paraId="393C5D10" w14:textId="77777777" w:rsidR="00A53B66" w:rsidRDefault="00000000">
      <w:pPr>
        <w:pStyle w:val="Judul2"/>
        <w:numPr>
          <w:ilvl w:val="0"/>
          <w:numId w:val="12"/>
        </w:numPr>
      </w:pPr>
      <w:r>
        <w:t xml:space="preserve">Proses </w:t>
      </w:r>
      <w:proofErr w:type="spellStart"/>
      <w:r>
        <w:t>Bisnis</w:t>
      </w:r>
      <w:proofErr w:type="spellEnd"/>
      <w:r>
        <w:t xml:space="preserve"> </w:t>
      </w:r>
      <w:proofErr w:type="spellStart"/>
      <w:r>
        <w:t>Sistem</w:t>
      </w:r>
      <w:proofErr w:type="spellEnd"/>
    </w:p>
    <w:p w14:paraId="5BCAF7F1" w14:textId="77777777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w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inp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sis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pus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496BD2F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Aturan</w:t>
      </w:r>
      <w:proofErr w:type="spellEnd"/>
      <w:r>
        <w:t xml:space="preserve"> Bisnis Sistem</w:t>
      </w:r>
    </w:p>
    <w:p w14:paraId="75E46560" w14:textId="77777777" w:rsidR="00A53B66" w:rsidRDefault="00000000">
      <w:pPr>
        <w:numPr>
          <w:ilvl w:val="0"/>
          <w:numId w:val="13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.</w:t>
      </w:r>
    </w:p>
    <w:p w14:paraId="561201A5" w14:textId="77777777" w:rsidR="00A53B66" w:rsidRDefault="00000000">
      <w:pPr>
        <w:numPr>
          <w:ilvl w:val="0"/>
          <w:numId w:val="13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Katego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BD5F4D4" w14:textId="77777777" w:rsidR="00A53B66" w:rsidRDefault="00000000">
      <w:pPr>
        <w:numPr>
          <w:ilvl w:val="0"/>
          <w:numId w:val="13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ku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am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m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epon</w:t>
      </w:r>
      <w:proofErr w:type="spellEnd"/>
    </w:p>
    <w:p w14:paraId="2A1E3359" w14:textId="77777777" w:rsidR="00A53B66" w:rsidRDefault="00000000">
      <w:pPr>
        <w:numPr>
          <w:ilvl w:val="0"/>
          <w:numId w:val="13"/>
        </w:numPr>
        <w:spacing w:after="200"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ro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3A49800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Analisis</w:t>
      </w:r>
      <w:proofErr w:type="spellEnd"/>
      <w:r>
        <w:t xml:space="preserve"> </w:t>
      </w:r>
      <w:proofErr w:type="spellStart"/>
      <w:r>
        <w:t>Masukan</w:t>
      </w:r>
      <w:proofErr w:type="spellEnd"/>
      <w:r>
        <w:t xml:space="preserve">, Proses, dan </w:t>
      </w:r>
      <w:proofErr w:type="spellStart"/>
      <w:r>
        <w:t>Keluaran</w:t>
      </w:r>
      <w:proofErr w:type="spellEnd"/>
    </w:p>
    <w:p w14:paraId="3C681A75" w14:textId="77777777" w:rsidR="00A53B66" w:rsidRDefault="00000000">
      <w:pPr>
        <w:numPr>
          <w:ilvl w:val="0"/>
          <w:numId w:val="2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Inp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CBC7E9" w14:textId="77777777" w:rsidR="00A53B66" w:rsidRDefault="00000000">
      <w:pPr>
        <w:numPr>
          <w:ilvl w:val="0"/>
          <w:numId w:val="2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put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sis data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mpo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.</w:t>
      </w:r>
    </w:p>
    <w:p w14:paraId="24C0DB1C" w14:textId="77777777" w:rsidR="00A53B66" w:rsidRDefault="00000000">
      <w:pPr>
        <w:numPr>
          <w:ilvl w:val="0"/>
          <w:numId w:val="2"/>
        </w:numPr>
        <w:spacing w:after="200"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utp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ua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as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5A2941F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Analisis</w:t>
      </w:r>
      <w:proofErr w:type="spellEnd"/>
      <w:r>
        <w:t xml:space="preserve"> </w:t>
      </w:r>
      <w:proofErr w:type="spellStart"/>
      <w:r>
        <w:t>Permasalahan</w:t>
      </w:r>
      <w:proofErr w:type="spellEnd"/>
    </w:p>
    <w:p w14:paraId="19192B2A" w14:textId="77777777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ouble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1 nam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isu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pusat</w:t>
      </w:r>
      <w:proofErr w:type="spellEnd"/>
    </w:p>
    <w:p w14:paraId="7599A76F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Alternatif</w:t>
      </w:r>
      <w:proofErr w:type="spellEnd"/>
      <w:r>
        <w:t xml:space="preserve">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22B94639" w14:textId="77777777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pus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sual.</w:t>
      </w:r>
    </w:p>
    <w:p w14:paraId="38C7C25D" w14:textId="77777777" w:rsidR="00A53B66" w:rsidRDefault="00000000">
      <w:pPr>
        <w:pStyle w:val="Judul2"/>
        <w:numPr>
          <w:ilvl w:val="0"/>
          <w:numId w:val="12"/>
        </w:numPr>
      </w:pPr>
      <w:r>
        <w:t xml:space="preserve">Dekomposisi Fungsi </w:t>
      </w:r>
      <w:proofErr w:type="spellStart"/>
      <w:r>
        <w:t>Sistem</w:t>
      </w:r>
      <w:proofErr w:type="spellEnd"/>
    </w:p>
    <w:p w14:paraId="62783277" w14:textId="77777777" w:rsidR="00A53B66" w:rsidRDefault="00000000">
      <w:pPr>
        <w:numPr>
          <w:ilvl w:val="0"/>
          <w:numId w:val="35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utentikasi</w:t>
      </w:r>
      <w:proofErr w:type="spellEnd"/>
    </w:p>
    <w:p w14:paraId="3834E06A" w14:textId="77777777" w:rsidR="00A53B66" w:rsidRDefault="00000000">
      <w:pPr>
        <w:numPr>
          <w:ilvl w:val="0"/>
          <w:numId w:val="35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</w:p>
    <w:p w14:paraId="5F920C89" w14:textId="77777777" w:rsidR="00A53B66" w:rsidRDefault="00000000">
      <w:pPr>
        <w:numPr>
          <w:ilvl w:val="0"/>
          <w:numId w:val="35"/>
        </w:numPr>
        <w:spacing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</w:p>
    <w:p w14:paraId="00F7CF4C" w14:textId="77777777" w:rsidR="00A53B66" w:rsidRDefault="00000000">
      <w:pPr>
        <w:numPr>
          <w:ilvl w:val="0"/>
          <w:numId w:val="35"/>
        </w:numPr>
        <w:spacing w:after="200" w:line="360" w:lineRule="auto"/>
        <w:ind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ab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</w:p>
    <w:p w14:paraId="3DD83CD3" w14:textId="77777777" w:rsidR="00A53B66" w:rsidRDefault="00000000">
      <w:pPr>
        <w:pStyle w:val="Judul2"/>
        <w:numPr>
          <w:ilvl w:val="0"/>
          <w:numId w:val="12"/>
        </w:numPr>
      </w:pPr>
      <w:r>
        <w:t>Diagram Aliran Data (DAD)</w:t>
      </w:r>
    </w:p>
    <w:p w14:paraId="2BA2368F" w14:textId="77777777" w:rsidR="00A53B66" w:rsidRDefault="00000000">
      <w:pPr>
        <w:pStyle w:val="Judul3"/>
        <w:numPr>
          <w:ilvl w:val="0"/>
          <w:numId w:val="11"/>
        </w:numPr>
        <w:spacing w:before="0" w:after="0"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ia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eks</w:t>
      </w:r>
      <w:proofErr w:type="spellEnd"/>
    </w:p>
    <w:p w14:paraId="0913CAF8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75E365A" w14:textId="77777777" w:rsidR="00A53B66" w:rsidRDefault="00000000">
      <w:pPr>
        <w:spacing w:after="200"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66B364EF" wp14:editId="0B3405B6">
            <wp:extent cx="2604118" cy="2024442"/>
            <wp:effectExtent l="0" t="0" r="0" b="0"/>
            <wp:docPr id="1949527353" name="image9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9.pn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604118" cy="202444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458059E" w14:textId="77777777" w:rsidR="00A53B66" w:rsidRDefault="00000000">
      <w:pPr>
        <w:pStyle w:val="Judul3"/>
        <w:numPr>
          <w:ilvl w:val="0"/>
          <w:numId w:val="11"/>
        </w:numPr>
        <w:spacing w:before="0" w:after="0" w:line="360" w:lineRule="auto"/>
        <w:ind w:left="1080" w:hanging="359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ata Aliran Diagram (DAD) Level Nol</w:t>
      </w:r>
    </w:p>
    <w:p w14:paraId="4FDC5FF4" w14:textId="77777777" w:rsidR="00A53B66" w:rsidRDefault="00000000">
      <w:pPr>
        <w:spacing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daft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</w:p>
    <w:p w14:paraId="545A0083" w14:textId="77777777" w:rsidR="00A53B66" w:rsidRDefault="00000000">
      <w:pPr>
        <w:ind w:left="1080"/>
        <w:jc w:val="both"/>
      </w:pPr>
      <w:r>
        <w:rPr>
          <w:noProof/>
        </w:rPr>
        <w:drawing>
          <wp:inline distT="0" distB="0" distL="0" distR="0" wp14:anchorId="65CBC545" wp14:editId="555BE412">
            <wp:extent cx="4060023" cy="2284689"/>
            <wp:effectExtent l="0" t="0" r="0" b="0"/>
            <wp:docPr id="1949527352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060023" cy="2284689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BD27882" w14:textId="77777777" w:rsidR="00A53B66" w:rsidRDefault="00000000">
      <w:pPr>
        <w:spacing w:after="200" w:line="360" w:lineRule="auto"/>
        <w:ind w:left="108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agr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inc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ser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or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65E1AC" w14:textId="77777777" w:rsidR="00A53B66" w:rsidRDefault="00000000">
      <w:pPr>
        <w:pStyle w:val="Judul2"/>
        <w:numPr>
          <w:ilvl w:val="0"/>
          <w:numId w:val="12"/>
        </w:numPr>
      </w:pPr>
      <w:r>
        <w:lastRenderedPageBreak/>
        <w:t>Kamus Data</w:t>
      </w:r>
    </w:p>
    <w:tbl>
      <w:tblPr>
        <w:tblStyle w:val="a1"/>
        <w:tblW w:w="7200" w:type="dxa"/>
        <w:tblInd w:w="72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951"/>
        <w:gridCol w:w="2073"/>
        <w:gridCol w:w="3176"/>
      </w:tblGrid>
      <w:tr w:rsidR="00A53B66" w14:paraId="5999A445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8F8A8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lemen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Data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C15CFE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ipe</w:t>
            </w:r>
            <w:proofErr w:type="spellEnd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Data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1945DA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terangan</w:t>
            </w:r>
            <w:proofErr w:type="spellEnd"/>
          </w:p>
        </w:tc>
      </w:tr>
      <w:tr w:rsidR="00A53B66" w14:paraId="1E61935C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3FD07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 (user)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2C760A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ge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9B9223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ID uni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</w:p>
        </w:tc>
      </w:tr>
      <w:tr w:rsidR="00A53B66" w14:paraId="7E5CF2AB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5EF6EF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ername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33DF60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D5AB0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omai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il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n</w:t>
            </w:r>
            <w:proofErr w:type="spellEnd"/>
          </w:p>
        </w:tc>
      </w:tr>
      <w:tr w:rsidR="00A53B66" w14:paraId="6FC816E4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6771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sword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A2A537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A8E0E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nd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</w:p>
        </w:tc>
      </w:tr>
      <w:tr w:rsidR="00A53B66" w14:paraId="16260A4A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230C08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pasien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917BA0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ge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409878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omai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cord</w:t>
            </w:r>
          </w:p>
        </w:tc>
      </w:tr>
      <w:tr w:rsidR="00A53B66" w14:paraId="3BC999F9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65726D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E3AC9E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620E4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a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</w:tr>
      <w:tr w:rsidR="00A53B66" w14:paraId="21E9DA77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24AE70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mat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4D56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BACA2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lama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</w:tr>
      <w:tr w:rsidR="00A53B66" w14:paraId="4D3556F1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6EC5B9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gl_lahir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A4106A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te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1693EB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ngg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h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</w:tr>
      <w:tr w:rsidR="00A53B66" w14:paraId="5F23A4F3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553AB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lepon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BA25D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ge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49AAA1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omo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tif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</w:tr>
      <w:tr w:rsidR="00A53B66" w14:paraId="6C315C95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57BDC89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dokter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C877F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ge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AE424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omai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A53B66" w14:paraId="668FDDA3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B9A23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90C29E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86E870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am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</w:p>
        </w:tc>
      </w:tr>
      <w:tr w:rsidR="00A53B66" w14:paraId="0B7E6473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36A4F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pesialis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6336AE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035655D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pesial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ub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</w:p>
        </w:tc>
      </w:tr>
      <w:tr w:rsidR="00A53B66" w14:paraId="5FF3C619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E04415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Jadwal_praktek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A084DD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15E4B5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r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1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raktek</w:t>
            </w:r>
            <w:proofErr w:type="spellEnd"/>
          </w:p>
        </w:tc>
      </w:tr>
      <w:tr w:rsidR="00A53B66" w14:paraId="36432EE5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039ED3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pemeriksaan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F0D42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tege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07AB4A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omai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sesua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</w:tr>
      <w:tr w:rsidR="00A53B66" w14:paraId="5CB1DD83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6AC827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ngg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8D6C83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te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88D075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ngg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unju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linik</w:t>
            </w:r>
            <w:proofErr w:type="spellEnd"/>
          </w:p>
        </w:tc>
      </w:tr>
      <w:tr w:rsidR="00A53B66" w14:paraId="6A72AFF5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8BCF98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gnosa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A7CE5D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A49EF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gno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</w:p>
        </w:tc>
      </w:tr>
      <w:tr w:rsidR="00A53B66" w14:paraId="5571322C" w14:textId="77777777">
        <w:tc>
          <w:tcPr>
            <w:tcW w:w="195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D5488F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esep</w:t>
            </w:r>
            <w:proofErr w:type="spellEnd"/>
          </w:p>
        </w:tc>
        <w:tc>
          <w:tcPr>
            <w:tcW w:w="2073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4D67C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varchar</w:t>
            </w:r>
          </w:p>
        </w:tc>
        <w:tc>
          <w:tcPr>
            <w:tcW w:w="3176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92D7E5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ese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b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</w:p>
        </w:tc>
      </w:tr>
    </w:tbl>
    <w:p w14:paraId="729EB4D9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lastRenderedPageBreak/>
        <w:t>Spesifikasi</w:t>
      </w:r>
      <w:proofErr w:type="spellEnd"/>
      <w:r>
        <w:t xml:space="preserve"> Proses</w:t>
      </w:r>
    </w:p>
    <w:p w14:paraId="4D8CD421" w14:textId="77777777" w:rsidR="00A53B66" w:rsidRDefault="00000000">
      <w:pPr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ogin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Verif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redensia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2EB2D406" w14:textId="77777777" w:rsidR="00A53B66" w:rsidRDefault="00000000">
      <w:pPr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b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ap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D7CC273" w14:textId="77777777" w:rsidR="00A53B66" w:rsidRDefault="00000000">
      <w:pPr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ter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b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hapu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63C6834" w14:textId="77777777" w:rsidR="00A53B66" w:rsidRDefault="00000000">
      <w:pPr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line="24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gnos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sep</w:t>
      </w:r>
      <w:proofErr w:type="spellEnd"/>
    </w:p>
    <w:p w14:paraId="66767618" w14:textId="77777777" w:rsidR="00A53B66" w:rsidRDefault="00A53B66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ind w:left="360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699D6370" w14:textId="77777777" w:rsidR="00A53B66" w:rsidRDefault="00000000">
      <w:pPr>
        <w:pStyle w:val="Judul2"/>
        <w:numPr>
          <w:ilvl w:val="0"/>
          <w:numId w:val="12"/>
        </w:numPr>
      </w:pPr>
      <w:r>
        <w:t xml:space="preserve">Bagan </w:t>
      </w:r>
      <w:proofErr w:type="spellStart"/>
      <w:r>
        <w:t>Terstruktur</w:t>
      </w:r>
      <w:proofErr w:type="spellEnd"/>
    </w:p>
    <w:p w14:paraId="55FCAF08" w14:textId="77777777" w:rsidR="00A53B66" w:rsidRDefault="00000000">
      <w:pPr>
        <w:numPr>
          <w:ilvl w:val="0"/>
          <w:numId w:val="23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Jika log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hboard.</w:t>
      </w:r>
    </w:p>
    <w:p w14:paraId="59D39C99" w14:textId="77777777" w:rsidR="00A53B66" w:rsidRDefault="00000000">
      <w:pPr>
        <w:numPr>
          <w:ilvl w:val="0"/>
          <w:numId w:val="23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Jika log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email/password salah)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62B797E" w14:textId="77777777" w:rsidR="00A53B66" w:rsidRDefault="00000000">
      <w:pPr>
        <w:numPr>
          <w:ilvl w:val="0"/>
          <w:numId w:val="23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Jika inp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CE09D6E" w14:textId="77777777" w:rsidR="00A53B66" w:rsidRDefault="00000000">
      <w:pPr>
        <w:numPr>
          <w:ilvl w:val="0"/>
          <w:numId w:val="23"/>
        </w:numPr>
        <w:spacing w:after="20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Jika inp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alid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0469D2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Spesifikasi</w:t>
      </w:r>
      <w:proofErr w:type="spellEnd"/>
      <w:r>
        <w:t xml:space="preserve"> Modul</w:t>
      </w:r>
    </w:p>
    <w:p w14:paraId="445C3D49" w14:textId="77777777" w:rsidR="00A53B66" w:rsidRDefault="00000000">
      <w:pPr>
        <w:numPr>
          <w:ilvl w:val="0"/>
          <w:numId w:val="1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odul Login </w:t>
      </w:r>
    </w:p>
    <w:p w14:paraId="21A7E281" w14:textId="77777777" w:rsidR="00A53B66" w:rsidRDefault="00000000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login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T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40A92D0E" w14:textId="77777777" w:rsidR="00A53B66" w:rsidRDefault="00000000">
      <w:pPr>
        <w:numPr>
          <w:ilvl w:val="0"/>
          <w:numId w:val="16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Input login: Email dan password.</w:t>
      </w:r>
    </w:p>
    <w:p w14:paraId="353242C9" w14:textId="77777777" w:rsidR="00A53B66" w:rsidRDefault="00000000">
      <w:pPr>
        <w:numPr>
          <w:ilvl w:val="0"/>
          <w:numId w:val="16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ses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6438E48C" w14:textId="77777777" w:rsidR="00A53B66" w:rsidRDefault="00000000">
      <w:pPr>
        <w:numPr>
          <w:ilvl w:val="0"/>
          <w:numId w:val="36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ver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.</w:t>
      </w:r>
    </w:p>
    <w:p w14:paraId="75A4AC4B" w14:textId="77777777" w:rsidR="00A53B66" w:rsidRDefault="00000000">
      <w:pPr>
        <w:numPr>
          <w:ilvl w:val="0"/>
          <w:numId w:val="16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utput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/regist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t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972A67E" w14:textId="77777777" w:rsidR="00A53B66" w:rsidRDefault="00000000">
      <w:pPr>
        <w:numPr>
          <w:ilvl w:val="0"/>
          <w:numId w:val="1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odul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</w:p>
    <w:p w14:paraId="4E6A0351" w14:textId="77777777" w:rsidR="00A53B66" w:rsidRDefault="00000000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ub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540E2892" w14:textId="77777777" w:rsidR="00A53B66" w:rsidRDefault="00000000">
      <w:pPr>
        <w:numPr>
          <w:ilvl w:val="0"/>
          <w:numId w:val="22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Input: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Nama  data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</w:p>
    <w:p w14:paraId="3E374354" w14:textId="77777777" w:rsidR="00A53B66" w:rsidRDefault="00000000">
      <w:pPr>
        <w:numPr>
          <w:ilvl w:val="0"/>
          <w:numId w:val="22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ses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691EC2A2" w14:textId="77777777" w:rsidR="00A53B66" w:rsidRDefault="00000000">
      <w:pPr>
        <w:numPr>
          <w:ilvl w:val="0"/>
          <w:numId w:val="18"/>
        </w:numPr>
        <w:spacing w:line="360" w:lineRule="auto"/>
        <w:ind w:left="21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ategories.</w:t>
      </w:r>
    </w:p>
    <w:p w14:paraId="5C1DA7E0" w14:textId="77777777" w:rsidR="00A53B66" w:rsidRDefault="00000000">
      <w:pPr>
        <w:numPr>
          <w:ilvl w:val="0"/>
          <w:numId w:val="18"/>
        </w:numPr>
        <w:spacing w:line="360" w:lineRule="auto"/>
        <w:ind w:left="21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Menged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8BE3335" w14:textId="77777777" w:rsidR="00A53B66" w:rsidRDefault="00000000">
      <w:pPr>
        <w:numPr>
          <w:ilvl w:val="0"/>
          <w:numId w:val="18"/>
        </w:numPr>
        <w:spacing w:line="360" w:lineRule="auto"/>
        <w:ind w:left="21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p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BF7B9B" w14:textId="77777777" w:rsidR="00A53B66" w:rsidRDefault="00000000">
      <w:pPr>
        <w:numPr>
          <w:ilvl w:val="0"/>
          <w:numId w:val="22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utput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mp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.</w:t>
      </w:r>
    </w:p>
    <w:p w14:paraId="53F5ACD1" w14:textId="77777777" w:rsidR="00A53B66" w:rsidRDefault="00000000">
      <w:pPr>
        <w:numPr>
          <w:ilvl w:val="0"/>
          <w:numId w:val="22"/>
        </w:numPr>
        <w:spacing w:after="20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Valid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iel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ajib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upli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2F3C105" w14:textId="77777777" w:rsidR="00A53B66" w:rsidRDefault="00000000">
      <w:pPr>
        <w:numPr>
          <w:ilvl w:val="0"/>
          <w:numId w:val="1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odul Inp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</w:p>
    <w:p w14:paraId="2C40904B" w14:textId="77777777" w:rsidR="00A53B66" w:rsidRDefault="00000000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Fitu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te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43EC5EEB" w14:textId="77777777" w:rsidR="00A53B66" w:rsidRDefault="00000000">
      <w:pPr>
        <w:numPr>
          <w:ilvl w:val="0"/>
          <w:numId w:val="4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Input: n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ub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prin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se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E0236C2" w14:textId="77777777" w:rsidR="00A53B66" w:rsidRDefault="00000000">
      <w:pPr>
        <w:numPr>
          <w:ilvl w:val="0"/>
          <w:numId w:val="4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ses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15FBA511" w14:textId="77777777" w:rsidR="00A53B66" w:rsidRDefault="00000000">
      <w:pPr>
        <w:numPr>
          <w:ilvl w:val="0"/>
          <w:numId w:val="10"/>
        </w:numPr>
        <w:spacing w:line="360" w:lineRule="auto"/>
        <w:ind w:left="21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alidasi</w:t>
      </w:r>
      <w:proofErr w:type="spellEnd"/>
    </w:p>
    <w:p w14:paraId="71F848ED" w14:textId="77777777" w:rsidR="00A53B66" w:rsidRDefault="00000000">
      <w:pPr>
        <w:numPr>
          <w:ilvl w:val="0"/>
          <w:numId w:val="10"/>
        </w:numPr>
        <w:spacing w:line="360" w:lineRule="auto"/>
        <w:ind w:left="216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oco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n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D129E70" w14:textId="77777777" w:rsidR="00A53B66" w:rsidRDefault="00000000">
      <w:pPr>
        <w:numPr>
          <w:ilvl w:val="0"/>
          <w:numId w:val="4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utput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gno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nj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se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b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E550FB9" w14:textId="77777777" w:rsidR="00A53B66" w:rsidRDefault="00000000">
      <w:pPr>
        <w:numPr>
          <w:ilvl w:val="0"/>
          <w:numId w:val="1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odul Logout.</w:t>
      </w:r>
    </w:p>
    <w:p w14:paraId="1048E84E" w14:textId="77777777" w:rsidR="00A53B66" w:rsidRDefault="00000000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kh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m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58049F5F" w14:textId="77777777" w:rsidR="00A53B66" w:rsidRDefault="00000000">
      <w:pPr>
        <w:numPr>
          <w:ilvl w:val="0"/>
          <w:numId w:val="15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ses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omb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“Logout”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p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ssio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rver.</w:t>
      </w:r>
    </w:p>
    <w:p w14:paraId="4462F1B4" w14:textId="77777777" w:rsidR="00A53B66" w:rsidRDefault="00000000">
      <w:pPr>
        <w:numPr>
          <w:ilvl w:val="0"/>
          <w:numId w:val="15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utput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hboar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2DF5957" w14:textId="77777777" w:rsidR="00A53B66" w:rsidRDefault="00000000">
      <w:pPr>
        <w:numPr>
          <w:ilvl w:val="0"/>
          <w:numId w:val="15"/>
        </w:numPr>
        <w:spacing w:after="20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Valid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.</w:t>
      </w:r>
    </w:p>
    <w:p w14:paraId="6D731500" w14:textId="77777777" w:rsidR="00A53B66" w:rsidRDefault="00000000">
      <w:pPr>
        <w:pStyle w:val="Judul2"/>
        <w:numPr>
          <w:ilvl w:val="0"/>
          <w:numId w:val="12"/>
        </w:numPr>
      </w:pPr>
      <w:proofErr w:type="spellStart"/>
      <w:r>
        <w:t>Rancangan</w:t>
      </w:r>
      <w:proofErr w:type="spellEnd"/>
      <w:r>
        <w:t xml:space="preserve"> Basis Data</w:t>
      </w:r>
    </w:p>
    <w:p w14:paraId="72F99C41" w14:textId="77777777" w:rsidR="00A53B66" w:rsidRDefault="00000000">
      <w:pPr>
        <w:numPr>
          <w:ilvl w:val="0"/>
          <w:numId w:val="20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rmalisasi</w:t>
      </w:r>
      <w:proofErr w:type="spellEnd"/>
    </w:p>
    <w:p w14:paraId="6CEC622C" w14:textId="77777777" w:rsidR="00A53B66" w:rsidRDefault="00000000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rm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sis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g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orm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hird Normal Form (3NF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ngkah-langk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437F15DD" w14:textId="77777777" w:rsidR="00A53B66" w:rsidRDefault="00000000">
      <w:pPr>
        <w:numPr>
          <w:ilvl w:val="0"/>
          <w:numId w:val="21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Unnormalized Form (UNF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D769E11" w14:textId="77777777" w:rsidR="00A53B66" w:rsidRDefault="00000000">
      <w:pPr>
        <w:numPr>
          <w:ilvl w:val="0"/>
          <w:numId w:val="21"/>
        </w:numPr>
        <w:spacing w:after="200"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First Normal Form (1NF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il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ul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lo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A9AE9C3" w14:textId="77777777" w:rsidR="00A53B66" w:rsidRDefault="00000000">
      <w:pPr>
        <w:numPr>
          <w:ilvl w:val="0"/>
          <w:numId w:val="21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Second Normal Form (2NF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s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gant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primary key.</w:t>
      </w:r>
    </w:p>
    <w:p w14:paraId="3406B3C9" w14:textId="77777777" w:rsidR="00A53B66" w:rsidRDefault="00000000">
      <w:pPr>
        <w:numPr>
          <w:ilvl w:val="0"/>
          <w:numId w:val="21"/>
        </w:numPr>
        <w:spacing w:line="360" w:lineRule="auto"/>
        <w:ind w:left="180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ird Normal Form (3NF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il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gant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2BE69D" w14:textId="77777777" w:rsidR="00A53B66" w:rsidRDefault="00000000">
      <w:pPr>
        <w:numPr>
          <w:ilvl w:val="0"/>
          <w:numId w:val="20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br w:type="column"/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Entity Relationship Diagram (ERD)</w:t>
      </w:r>
    </w:p>
    <w:tbl>
      <w:tblPr>
        <w:tblStyle w:val="a2"/>
        <w:tblW w:w="6480" w:type="dxa"/>
        <w:tblInd w:w="144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575"/>
        <w:gridCol w:w="2475"/>
        <w:gridCol w:w="2430"/>
      </w:tblGrid>
      <w:tr w:rsidR="00A53B66" w14:paraId="4A1E1933" w14:textId="77777777">
        <w:tc>
          <w:tcPr>
            <w:tcW w:w="15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3AB82E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Entitas</w:t>
            </w:r>
            <w:proofErr w:type="spellEnd"/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B87774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ttribut</w:t>
            </w:r>
            <w:proofErr w:type="spellEnd"/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CB94F4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lasi</w:t>
            </w:r>
            <w:proofErr w:type="spellEnd"/>
          </w:p>
        </w:tc>
      </w:tr>
      <w:tr w:rsidR="00A53B66" w14:paraId="707F0AB4" w14:textId="77777777">
        <w:tc>
          <w:tcPr>
            <w:tcW w:w="15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B99B15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ers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7F6181" w14:textId="77777777" w:rsidR="00A53B66" w:rsidRDefault="00000000">
            <w:pPr>
              <w:widowControl w:val="0"/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er_id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PK)</w:t>
            </w:r>
          </w:p>
          <w:p w14:paraId="47CC427E" w14:textId="77777777" w:rsidR="00A53B66" w:rsidRDefault="00000000">
            <w:pPr>
              <w:widowControl w:val="0"/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ername</w:t>
            </w:r>
          </w:p>
          <w:p w14:paraId="021FB132" w14:textId="77777777" w:rsidR="00A53B66" w:rsidRDefault="00000000">
            <w:pPr>
              <w:widowControl w:val="0"/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sword</w:t>
            </w:r>
          </w:p>
          <w:p w14:paraId="14DD8157" w14:textId="77777777" w:rsidR="00A53B66" w:rsidRDefault="00000000">
            <w:pPr>
              <w:widowControl w:val="0"/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Rol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ses</w:t>
            </w:r>
            <w:proofErr w:type="spellEnd"/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B7A69A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 user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tego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1:M)</w:t>
            </w:r>
          </w:p>
        </w:tc>
      </w:tr>
      <w:tr w:rsidR="00A53B66" w14:paraId="5B086F26" w14:textId="77777777">
        <w:tc>
          <w:tcPr>
            <w:tcW w:w="15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CA9466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ABF461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pasi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PK)</w:t>
            </w:r>
          </w:p>
          <w:p w14:paraId="31CB1996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me</w:t>
            </w:r>
          </w:p>
          <w:p w14:paraId="57A15C25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lamat</w:t>
            </w:r>
            <w:proofErr w:type="spellEnd"/>
          </w:p>
          <w:p w14:paraId="6458CA4F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gl_lah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  <w:p w14:paraId="3D5634DB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lepon</w:t>
            </w:r>
            <w:proofErr w:type="spellEnd"/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368E93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tego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ransak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1:M)</w:t>
            </w:r>
          </w:p>
        </w:tc>
      </w:tr>
      <w:tr w:rsidR="00A53B66" w14:paraId="5771FB2A" w14:textId="77777777">
        <w:tc>
          <w:tcPr>
            <w:tcW w:w="15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9CE529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okter</w:t>
            </w:r>
            <w:proofErr w:type="spellEnd"/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710465D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dok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PK)</w:t>
            </w:r>
          </w:p>
          <w:p w14:paraId="066829FE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me</w:t>
            </w:r>
          </w:p>
          <w:p w14:paraId="651F9E55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pesialis</w:t>
            </w:r>
            <w:proofErr w:type="spellEnd"/>
          </w:p>
          <w:p w14:paraId="090A1167" w14:textId="77777777" w:rsidR="00A53B66" w:rsidRDefault="00000000">
            <w:pPr>
              <w:widowControl w:val="0"/>
              <w:numPr>
                <w:ilvl w:val="0"/>
                <w:numId w:val="19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jadwal_prakte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4A4CD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tego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ransak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1:M)</w:t>
            </w:r>
          </w:p>
        </w:tc>
      </w:tr>
      <w:tr w:rsidR="00A53B66" w14:paraId="00FC7747" w14:textId="77777777">
        <w:tc>
          <w:tcPr>
            <w:tcW w:w="15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BD6328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eriksaan</w:t>
            </w:r>
            <w:proofErr w:type="spellEnd"/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91DAC2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pemeriks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PK)</w:t>
            </w:r>
          </w:p>
          <w:p w14:paraId="1C822D87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pasi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FK)</w:t>
            </w:r>
          </w:p>
          <w:p w14:paraId="491960D8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d_dok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FK)</w:t>
            </w:r>
          </w:p>
          <w:p w14:paraId="6DA51F46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nggal</w:t>
            </w:r>
            <w:proofErr w:type="spellEnd"/>
          </w:p>
          <w:p w14:paraId="72ADB457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gnosa</w:t>
            </w:r>
            <w:proofErr w:type="spellEnd"/>
          </w:p>
          <w:p w14:paraId="0CEC6DD0" w14:textId="77777777" w:rsidR="00A53B66" w:rsidRDefault="00000000">
            <w:pPr>
              <w:widowControl w:val="0"/>
              <w:numPr>
                <w:ilvl w:val="0"/>
                <w:numId w:val="3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left="36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esep</w:t>
            </w:r>
            <w:proofErr w:type="spellEnd"/>
          </w:p>
        </w:tc>
        <w:tc>
          <w:tcPr>
            <w:tcW w:w="243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3D6FF2" w14:textId="77777777" w:rsidR="00A53B66" w:rsidRDefault="00000000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e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sers dan categorie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FK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be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iway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ransaksi</w:t>
            </w:r>
            <w:proofErr w:type="spellEnd"/>
          </w:p>
        </w:tc>
      </w:tr>
    </w:tbl>
    <w:p w14:paraId="70788288" w14:textId="77777777" w:rsidR="00A53B66" w:rsidRDefault="00000000">
      <w:pPr>
        <w:spacing w:before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et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5A348DE6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ng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imary Key dan F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ng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oreign Key</w:t>
      </w:r>
    </w:p>
    <w:p w14:paraId="2D34848D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br w:type="column"/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Visual ERD</w:t>
      </w:r>
    </w:p>
    <w:p w14:paraId="52CDE073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414977FB" wp14:editId="3A8CB22C">
            <wp:extent cx="3705579" cy="3561030"/>
            <wp:effectExtent l="0" t="0" r="0" b="0"/>
            <wp:docPr id="1949527355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05579" cy="356103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F2883B4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429C2198" wp14:editId="7AC1955D">
            <wp:extent cx="3664962" cy="3034535"/>
            <wp:effectExtent l="0" t="0" r="0" b="0"/>
            <wp:docPr id="1949527354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664962" cy="303453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105167C3" w14:textId="77777777" w:rsidR="00A53B66" w:rsidRDefault="00A53B66">
      <w:pPr>
        <w:spacing w:after="20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E064F60" w14:textId="77777777" w:rsidR="00A53B66" w:rsidRDefault="00000000">
      <w:pPr>
        <w:pStyle w:val="Judul2"/>
        <w:numPr>
          <w:ilvl w:val="0"/>
          <w:numId w:val="12"/>
        </w:numPr>
      </w:pPr>
      <w:r>
        <w:br w:type="column"/>
      </w:r>
      <w:proofErr w:type="spellStart"/>
      <w:r>
        <w:lastRenderedPageBreak/>
        <w:t>Rancangan</w:t>
      </w:r>
      <w:proofErr w:type="spellEnd"/>
      <w:r>
        <w:t xml:space="preserve"> Layar</w:t>
      </w:r>
    </w:p>
    <w:p w14:paraId="731FDDCE" w14:textId="77777777" w:rsidR="00A53B66" w:rsidRDefault="00000000">
      <w:pPr>
        <w:numPr>
          <w:ilvl w:val="1"/>
          <w:numId w:val="12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Halaman Login</w:t>
      </w:r>
    </w:p>
    <w:p w14:paraId="288D1010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6F8C061F" wp14:editId="69D3BE7B">
            <wp:extent cx="3514035" cy="2267821"/>
            <wp:effectExtent l="0" t="0" r="0" b="0"/>
            <wp:docPr id="1949527357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514035" cy="226782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46AE02C4" w14:textId="77777777" w:rsidR="00A53B66" w:rsidRDefault="00000000">
      <w:pPr>
        <w:numPr>
          <w:ilvl w:val="1"/>
          <w:numId w:val="12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Halam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hboar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ien</w:t>
      </w:r>
      <w:proofErr w:type="spellEnd"/>
    </w:p>
    <w:p w14:paraId="1CACE196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B3F722F" wp14:editId="4C0C7ECB">
            <wp:extent cx="4081841" cy="2353466"/>
            <wp:effectExtent l="0" t="0" r="0" b="0"/>
            <wp:docPr id="1949527356" name="image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6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081841" cy="235346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F56FCCD" w14:textId="77777777" w:rsidR="00A53B66" w:rsidRDefault="00000000">
      <w:pPr>
        <w:numPr>
          <w:ilvl w:val="1"/>
          <w:numId w:val="12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br w:type="column"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Ringk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shboar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72D1EFD" w14:textId="77777777" w:rsidR="00A53B66" w:rsidRDefault="00000000">
      <w:pPr>
        <w:spacing w:after="200"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16690631" wp14:editId="561F5479">
            <wp:extent cx="4445958" cy="2038080"/>
            <wp:effectExtent l="0" t="0" r="0" b="0"/>
            <wp:docPr id="1949527359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445958" cy="203808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0AF89B86" wp14:editId="7E7316ED">
            <wp:extent cx="4460705" cy="2122862"/>
            <wp:effectExtent l="0" t="0" r="0" b="0"/>
            <wp:docPr id="1949527358" name="image8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8.png"/>
                    <pic:cNvPicPr preferRelativeResize="0"/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460705" cy="212286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90A9392" w14:textId="77777777" w:rsidR="00A53B66" w:rsidRDefault="00A53B66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" w:name="_heading=h.3rthuqktgg5w" w:colFirst="0" w:colLast="0"/>
      <w:bookmarkEnd w:id="1"/>
    </w:p>
    <w:p w14:paraId="05CC22B5" w14:textId="77777777" w:rsidR="00A53B66" w:rsidRDefault="00000000">
      <w:pPr>
        <w:pStyle w:val="Judul1"/>
      </w:pPr>
      <w:r>
        <w:br w:type="column"/>
      </w:r>
      <w:r>
        <w:lastRenderedPageBreak/>
        <w:t>BAB V</w:t>
      </w:r>
    </w:p>
    <w:p w14:paraId="035C24FE" w14:textId="77777777" w:rsidR="00A53B66" w:rsidRDefault="00000000">
      <w:pPr>
        <w:pStyle w:val="Judul1"/>
      </w:pPr>
      <w:r>
        <w:t>PENUTUP</w:t>
      </w:r>
    </w:p>
    <w:p w14:paraId="0103D056" w14:textId="77777777" w:rsidR="00A53B66" w:rsidRDefault="00000000">
      <w:pPr>
        <w:pStyle w:val="Judul2"/>
        <w:numPr>
          <w:ilvl w:val="0"/>
          <w:numId w:val="7"/>
        </w:numPr>
      </w:pPr>
      <w:r>
        <w:t>Kesimpulan</w:t>
      </w:r>
    </w:p>
    <w:p w14:paraId="0A5C1F3B" w14:textId="77777777" w:rsidR="00A53B66" w:rsidRDefault="00000000">
      <w:pPr>
        <w:spacing w:after="200" w:line="360" w:lineRule="auto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2" w:name="_heading=h.5h16b2chljkn" w:colFirst="0" w:colLast="0"/>
      <w:bookmarkEnd w:id="2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ogi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ual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sist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B26BF74" w14:textId="77777777" w:rsidR="00A53B66" w:rsidRDefault="00000000">
      <w:pPr>
        <w:pStyle w:val="Judul2"/>
        <w:numPr>
          <w:ilvl w:val="0"/>
          <w:numId w:val="7"/>
        </w:numPr>
      </w:pPr>
      <w:r>
        <w:t>Saran</w:t>
      </w:r>
    </w:p>
    <w:p w14:paraId="688B79C7" w14:textId="77777777" w:rsidR="00A53B66" w:rsidRDefault="00000000">
      <w:pPr>
        <w:numPr>
          <w:ilvl w:val="0"/>
          <w:numId w:val="1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3" w:name="_heading=h.3lglpdlspm27" w:colFirst="0" w:colLast="0"/>
      <w:bookmarkEnd w:id="3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mb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b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n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gant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T.</w:t>
      </w:r>
    </w:p>
    <w:p w14:paraId="49CBA511" w14:textId="77777777" w:rsidR="00A53B66" w:rsidRDefault="00000000">
      <w:pPr>
        <w:numPr>
          <w:ilvl w:val="0"/>
          <w:numId w:val="1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teg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obile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leksi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4885033" w14:textId="77777777" w:rsidR="00A53B66" w:rsidRDefault="00000000">
      <w:pPr>
        <w:numPr>
          <w:ilvl w:val="0"/>
          <w:numId w:val="1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mplement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visu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raf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eal-time.</w:t>
      </w:r>
    </w:p>
    <w:p w14:paraId="1C7971E5" w14:textId="77777777" w:rsidR="00A53B66" w:rsidRDefault="00000000">
      <w:pPr>
        <w:numPr>
          <w:ilvl w:val="0"/>
          <w:numId w:val="1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cku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tom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cloud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am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.</w:t>
      </w:r>
    </w:p>
    <w:p w14:paraId="7A132EF6" w14:textId="77777777" w:rsidR="00A53B66" w:rsidRDefault="00A53B66">
      <w:pPr>
        <w:pStyle w:val="Judul1"/>
      </w:pPr>
      <w:bookmarkStart w:id="4" w:name="_heading=h.mwbxbmfa2ly2" w:colFirst="0" w:colLast="0"/>
      <w:bookmarkEnd w:id="4"/>
    </w:p>
    <w:p w14:paraId="4CFD8C3A" w14:textId="77777777" w:rsidR="00A53B66" w:rsidRDefault="00000000">
      <w:pPr>
        <w:pStyle w:val="Judul1"/>
      </w:pPr>
      <w:r>
        <w:br w:type="column"/>
      </w:r>
      <w:r>
        <w:lastRenderedPageBreak/>
        <w:t>DAFTAR PUSTAKA</w:t>
      </w:r>
    </w:p>
    <w:p w14:paraId="47391383" w14:textId="7CD084AE" w:rsidR="007D27E2" w:rsidRPr="007D27E2" w:rsidRDefault="007D27E2" w:rsidP="007D27E2">
      <w:pPr>
        <w:pStyle w:val="DaftarParagraf"/>
        <w:widowControl w:val="0"/>
        <w:numPr>
          <w:ilvl w:val="0"/>
          <w:numId w:val="38"/>
        </w:num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7D27E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Pr="007D27E2">
        <w:rPr>
          <w:rFonts w:ascii="Times New Roman" w:eastAsia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D27E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7D27E2">
        <w:rPr>
          <w:rFonts w:ascii="Times New Roman" w:hAnsi="Times New Roman" w:cs="Times New Roman"/>
          <w:noProof/>
          <w:sz w:val="24"/>
        </w:rPr>
        <w:t xml:space="preserve">Fraenkel, D., Cowie, M., &amp; Daley, P. (2003). Quality benefits of an intensive care clinical information system.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Critical Care Medicine</w:t>
      </w:r>
      <w:r w:rsidRPr="007D27E2">
        <w:rPr>
          <w:rFonts w:ascii="Times New Roman" w:hAnsi="Times New Roman" w:cs="Times New Roman"/>
          <w:noProof/>
          <w:sz w:val="24"/>
        </w:rPr>
        <w:t xml:space="preserve">,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31</w:t>
      </w:r>
      <w:r w:rsidRPr="007D27E2">
        <w:rPr>
          <w:rFonts w:ascii="Times New Roman" w:hAnsi="Times New Roman" w:cs="Times New Roman"/>
          <w:noProof/>
          <w:sz w:val="24"/>
        </w:rPr>
        <w:t>, 120–125. https://doi.org/10.1097/00003246-200301000-00019</w:t>
      </w:r>
    </w:p>
    <w:p w14:paraId="73AE6247" w14:textId="77777777" w:rsidR="007D27E2" w:rsidRPr="007D27E2" w:rsidRDefault="007D27E2" w:rsidP="007D27E2">
      <w:pPr>
        <w:pStyle w:val="DaftarParagraf"/>
        <w:widowControl w:val="0"/>
        <w:numPr>
          <w:ilvl w:val="0"/>
          <w:numId w:val="38"/>
        </w:num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7D27E2">
        <w:rPr>
          <w:rFonts w:ascii="Times New Roman" w:hAnsi="Times New Roman" w:cs="Times New Roman"/>
          <w:noProof/>
          <w:sz w:val="24"/>
        </w:rPr>
        <w:t xml:space="preserve">Islam, M., Poly, T., &amp; Li, Y. (2018). Recent Advancement of Clinical Information Systems: Opportunities and Challenges.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Yearbook of Medical Informatics</w:t>
      </w:r>
      <w:r w:rsidRPr="007D27E2">
        <w:rPr>
          <w:rFonts w:ascii="Times New Roman" w:hAnsi="Times New Roman" w:cs="Times New Roman"/>
          <w:noProof/>
          <w:sz w:val="24"/>
        </w:rPr>
        <w:t xml:space="preserve">,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27</w:t>
      </w:r>
      <w:r w:rsidRPr="007D27E2">
        <w:rPr>
          <w:rFonts w:ascii="Times New Roman" w:hAnsi="Times New Roman" w:cs="Times New Roman"/>
          <w:noProof/>
          <w:sz w:val="24"/>
        </w:rPr>
        <w:t>, 83–90. https://doi.org/10.1055/s-0038-1667075</w:t>
      </w:r>
    </w:p>
    <w:p w14:paraId="03FD27E5" w14:textId="77777777" w:rsidR="007D27E2" w:rsidRPr="007D27E2" w:rsidRDefault="007D27E2" w:rsidP="007D27E2">
      <w:pPr>
        <w:pStyle w:val="DaftarParagraf"/>
        <w:widowControl w:val="0"/>
        <w:numPr>
          <w:ilvl w:val="0"/>
          <w:numId w:val="38"/>
        </w:num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7D27E2">
        <w:rPr>
          <w:rFonts w:ascii="Times New Roman" w:hAnsi="Times New Roman" w:cs="Times New Roman"/>
          <w:noProof/>
          <w:sz w:val="24"/>
        </w:rPr>
        <w:t xml:space="preserve">Primanda, Y., Indarwati, F., Haris, F., &amp; Sutrisno, R. Y. (2023). Nursing education institutions’ readiness to use online objective structured clinical examination scoring management system.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Bali Medical Journal</w:t>
      </w:r>
      <w:r w:rsidRPr="007D27E2">
        <w:rPr>
          <w:rFonts w:ascii="Times New Roman" w:hAnsi="Times New Roman" w:cs="Times New Roman"/>
          <w:noProof/>
          <w:sz w:val="24"/>
        </w:rPr>
        <w:t>. https://doi.org/10.15562/bmj.v12i2.3700</w:t>
      </w:r>
    </w:p>
    <w:p w14:paraId="21F03776" w14:textId="77777777" w:rsidR="007D27E2" w:rsidRPr="007D27E2" w:rsidRDefault="007D27E2" w:rsidP="007D27E2">
      <w:pPr>
        <w:pStyle w:val="DaftarParagraf"/>
        <w:widowControl w:val="0"/>
        <w:numPr>
          <w:ilvl w:val="0"/>
          <w:numId w:val="38"/>
        </w:num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7D27E2">
        <w:rPr>
          <w:rFonts w:ascii="Times New Roman" w:hAnsi="Times New Roman" w:cs="Times New Roman"/>
          <w:noProof/>
          <w:sz w:val="24"/>
        </w:rPr>
        <w:t xml:space="preserve">Romanov, S., Dzyubak, S., Romanova, T., Berdutin, V., &amp; Abaeva, O. (2024). Optimization of periodic medical examinations in an outpatient clinic using an information system with artificial intelligence. </w:t>
      </w:r>
      <w:r w:rsidRPr="007D27E2">
        <w:rPr>
          <w:rFonts w:ascii="Times New Roman" w:hAnsi="Times New Roman" w:cs="Times New Roman"/>
          <w:i/>
          <w:iCs/>
          <w:noProof/>
          <w:sz w:val="24"/>
        </w:rPr>
        <w:t>Manager Zdravookhranenia</w:t>
      </w:r>
      <w:r w:rsidRPr="007D27E2">
        <w:rPr>
          <w:rFonts w:ascii="Times New Roman" w:hAnsi="Times New Roman" w:cs="Times New Roman"/>
          <w:noProof/>
          <w:sz w:val="24"/>
        </w:rPr>
        <w:t>. https://doi.org/10.21045/1811-0185-2024-9-60-66</w:t>
      </w:r>
    </w:p>
    <w:p w14:paraId="35F96676" w14:textId="4A0D5707" w:rsidR="00A53B66" w:rsidRDefault="007D27E2" w:rsidP="007D27E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sectPr w:rsidR="00A53B66">
      <w:footerReference w:type="default" r:id="rId20"/>
      <w:pgSz w:w="11906" w:h="16838"/>
      <w:pgMar w:top="2260" w:right="1699" w:bottom="1699" w:left="226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EC25743" w14:textId="77777777" w:rsidR="002C482B" w:rsidRDefault="002C482B">
      <w:pPr>
        <w:spacing w:line="240" w:lineRule="auto"/>
      </w:pPr>
      <w:r>
        <w:separator/>
      </w:r>
    </w:p>
  </w:endnote>
  <w:endnote w:type="continuationSeparator" w:id="0">
    <w:p w14:paraId="5EC67F25" w14:textId="77777777" w:rsidR="002C482B" w:rsidRDefault="002C482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Noto Sans Symbols">
    <w:charset w:val="00"/>
    <w:family w:val="auto"/>
    <w:pitch w:val="default"/>
    <w:embedRegular r:id="rId1" w:fontKey="{DBA33B14-3E52-4DFB-9E1E-50346875CAEF}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  <w:embedRegular r:id="rId2" w:fontKey="{6F902E4C-F096-4945-B80E-1E3CF790377E}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  <w:embedRegular r:id="rId3" w:fontKey="{D34D114D-72B5-456E-88CC-7231E25745DE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04C7126" w14:textId="77777777" w:rsidR="00A53B66" w:rsidRDefault="00A53B66">
    <w:pPr>
      <w:jc w:val="center"/>
      <w:rPr>
        <w:rFonts w:ascii="Times New Roman" w:eastAsia="Times New Roman" w:hAnsi="Times New Roman" w:cs="Times New Roman"/>
        <w:sz w:val="24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BA8271A" w14:textId="77777777" w:rsidR="00A53B66" w:rsidRDefault="00A53B66"/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674A980" w14:textId="38297886" w:rsidR="00A53B66" w:rsidRDefault="00000000">
    <w:pPr>
      <w:jc w:val="center"/>
      <w:rPr>
        <w:rFonts w:ascii="Times New Roman" w:eastAsia="Times New Roman" w:hAnsi="Times New Roman" w:cs="Times New Roman"/>
        <w:sz w:val="24"/>
        <w:szCs w:val="24"/>
      </w:rPr>
    </w:pPr>
    <w:r>
      <w:rPr>
        <w:rFonts w:ascii="Times New Roman" w:eastAsia="Times New Roman" w:hAnsi="Times New Roman" w:cs="Times New Roman"/>
        <w:sz w:val="24"/>
        <w:szCs w:val="24"/>
      </w:rPr>
      <w:fldChar w:fldCharType="begin"/>
    </w:r>
    <w:r>
      <w:rPr>
        <w:rFonts w:ascii="Times New Roman" w:eastAsia="Times New Roman" w:hAnsi="Times New Roman" w:cs="Times New Roman"/>
        <w:sz w:val="24"/>
        <w:szCs w:val="24"/>
      </w:rPr>
      <w:instrText>PAGE</w:instrText>
    </w:r>
    <w:r>
      <w:rPr>
        <w:rFonts w:ascii="Times New Roman" w:eastAsia="Times New Roman" w:hAnsi="Times New Roman" w:cs="Times New Roman"/>
        <w:sz w:val="24"/>
        <w:szCs w:val="24"/>
      </w:rPr>
      <w:fldChar w:fldCharType="separate"/>
    </w:r>
    <w:r w:rsidR="007D27E2">
      <w:rPr>
        <w:rFonts w:ascii="Times New Roman" w:eastAsia="Times New Roman" w:hAnsi="Times New Roman" w:cs="Times New Roman"/>
        <w:noProof/>
        <w:sz w:val="24"/>
        <w:szCs w:val="24"/>
      </w:rPr>
      <w:t>1</w:t>
    </w:r>
    <w:r>
      <w:rPr>
        <w:rFonts w:ascii="Times New Roman" w:eastAsia="Times New Roman" w:hAnsi="Times New Roman" w:cs="Times New Roman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3BF0218" w14:textId="77777777" w:rsidR="002C482B" w:rsidRDefault="002C482B">
      <w:pPr>
        <w:spacing w:line="240" w:lineRule="auto"/>
      </w:pPr>
      <w:r>
        <w:separator/>
      </w:r>
    </w:p>
  </w:footnote>
  <w:footnote w:type="continuationSeparator" w:id="0">
    <w:p w14:paraId="24BF3885" w14:textId="77777777" w:rsidR="002C482B" w:rsidRDefault="002C482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263156"/>
    <w:multiLevelType w:val="multilevel"/>
    <w:tmpl w:val="BB5C585A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06BB6418"/>
    <w:multiLevelType w:val="multilevel"/>
    <w:tmpl w:val="6C661118"/>
    <w:lvl w:ilvl="0">
      <w:start w:val="1"/>
      <w:numFmt w:val="decimal"/>
      <w:lvlText w:val="1.%1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077A75E0"/>
    <w:multiLevelType w:val="multilevel"/>
    <w:tmpl w:val="CC5EE886"/>
    <w:lvl w:ilvl="0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48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720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92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640" w:hanging="360"/>
      </w:pPr>
      <w:rPr>
        <w:u w:val="none"/>
      </w:rPr>
    </w:lvl>
  </w:abstractNum>
  <w:abstractNum w:abstractNumId="3" w15:restartNumberingAfterBreak="0">
    <w:nsid w:val="07A20440"/>
    <w:multiLevelType w:val="multilevel"/>
    <w:tmpl w:val="8E78130A"/>
    <w:lvl w:ilvl="0">
      <w:start w:val="1"/>
      <w:numFmt w:val="lowerLetter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4" w15:restartNumberingAfterBreak="0">
    <w:nsid w:val="0C0601FB"/>
    <w:multiLevelType w:val="multilevel"/>
    <w:tmpl w:val="5212D3DA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5" w15:restartNumberingAfterBreak="0">
    <w:nsid w:val="156A2928"/>
    <w:multiLevelType w:val="multilevel"/>
    <w:tmpl w:val="55E81440"/>
    <w:lvl w:ilvl="0">
      <w:start w:val="1"/>
      <w:numFmt w:val="decimal"/>
      <w:lvlText w:val="3.%1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6BB4253"/>
    <w:multiLevelType w:val="multilevel"/>
    <w:tmpl w:val="4070871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567E62"/>
    <w:multiLevelType w:val="multilevel"/>
    <w:tmpl w:val="88D0F672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8" w15:restartNumberingAfterBreak="0">
    <w:nsid w:val="19B90FAA"/>
    <w:multiLevelType w:val="multilevel"/>
    <w:tmpl w:val="26D0547E"/>
    <w:lvl w:ilvl="0">
      <w:start w:val="1"/>
      <w:numFmt w:val="decimal"/>
      <w:lvlText w:val="5.%1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9" w15:restartNumberingAfterBreak="0">
    <w:nsid w:val="1B6C3C58"/>
    <w:multiLevelType w:val="multilevel"/>
    <w:tmpl w:val="5BDC653A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10" w15:restartNumberingAfterBreak="0">
    <w:nsid w:val="1BEF4A16"/>
    <w:multiLevelType w:val="multilevel"/>
    <w:tmpl w:val="EBB8AA06"/>
    <w:lvl w:ilvl="0">
      <w:start w:val="1"/>
      <w:numFmt w:val="lowerLetter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11" w15:restartNumberingAfterBreak="0">
    <w:nsid w:val="230959BF"/>
    <w:multiLevelType w:val="multilevel"/>
    <w:tmpl w:val="6F30F24A"/>
    <w:lvl w:ilvl="0">
      <w:start w:val="1"/>
      <w:numFmt w:val="bullet"/>
      <w:lvlText w:val="●"/>
      <w:lvlJc w:val="left"/>
      <w:pPr>
        <w:ind w:left="216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288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60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32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04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576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48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20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7920" w:hanging="360"/>
      </w:pPr>
      <w:rPr>
        <w:u w:val="none"/>
      </w:rPr>
    </w:lvl>
  </w:abstractNum>
  <w:abstractNum w:abstractNumId="12" w15:restartNumberingAfterBreak="0">
    <w:nsid w:val="23425478"/>
    <w:multiLevelType w:val="multilevel"/>
    <w:tmpl w:val="6DD023B0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3" w15:restartNumberingAfterBreak="0">
    <w:nsid w:val="24131A61"/>
    <w:multiLevelType w:val="multilevel"/>
    <w:tmpl w:val="8870B588"/>
    <w:lvl w:ilvl="0">
      <w:start w:val="1"/>
      <w:numFmt w:val="lowerLetter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14" w15:restartNumberingAfterBreak="0">
    <w:nsid w:val="24451713"/>
    <w:multiLevelType w:val="multilevel"/>
    <w:tmpl w:val="E5D0150C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15" w15:restartNumberingAfterBreak="0">
    <w:nsid w:val="25544FF0"/>
    <w:multiLevelType w:val="multilevel"/>
    <w:tmpl w:val="FB7C5AD0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3043323A"/>
    <w:multiLevelType w:val="multilevel"/>
    <w:tmpl w:val="3CF85282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17" w15:restartNumberingAfterBreak="0">
    <w:nsid w:val="3187433C"/>
    <w:multiLevelType w:val="multilevel"/>
    <w:tmpl w:val="473E622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 w15:restartNumberingAfterBreak="0">
    <w:nsid w:val="364F3B5A"/>
    <w:multiLevelType w:val="multilevel"/>
    <w:tmpl w:val="5A306C38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19" w15:restartNumberingAfterBreak="0">
    <w:nsid w:val="3D117DC8"/>
    <w:multiLevelType w:val="multilevel"/>
    <w:tmpl w:val="4A2CF258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0" w15:restartNumberingAfterBreak="0">
    <w:nsid w:val="438508F7"/>
    <w:multiLevelType w:val="hybridMultilevel"/>
    <w:tmpl w:val="1F60EAC2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497885"/>
    <w:multiLevelType w:val="multilevel"/>
    <w:tmpl w:val="C67ABA62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4B694B15"/>
    <w:multiLevelType w:val="multilevel"/>
    <w:tmpl w:val="788AE692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23" w15:restartNumberingAfterBreak="0">
    <w:nsid w:val="4F622204"/>
    <w:multiLevelType w:val="multilevel"/>
    <w:tmpl w:val="57584E90"/>
    <w:lvl w:ilvl="0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48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720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92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640" w:hanging="360"/>
      </w:pPr>
      <w:rPr>
        <w:u w:val="none"/>
      </w:rPr>
    </w:lvl>
  </w:abstractNum>
  <w:abstractNum w:abstractNumId="24" w15:restartNumberingAfterBreak="0">
    <w:nsid w:val="4F9D70B5"/>
    <w:multiLevelType w:val="multilevel"/>
    <w:tmpl w:val="36AEFDA8"/>
    <w:lvl w:ilvl="0">
      <w:start w:val="1"/>
      <w:numFmt w:val="lowerLetter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5" w15:restartNumberingAfterBreak="0">
    <w:nsid w:val="5246043E"/>
    <w:multiLevelType w:val="multilevel"/>
    <w:tmpl w:val="D5CA23E8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53756E92"/>
    <w:multiLevelType w:val="multilevel"/>
    <w:tmpl w:val="2E060422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27" w15:restartNumberingAfterBreak="0">
    <w:nsid w:val="5E814EBD"/>
    <w:multiLevelType w:val="multilevel"/>
    <w:tmpl w:val="DBCA89E8"/>
    <w:lvl w:ilvl="0">
      <w:start w:val="1"/>
      <w:numFmt w:val="lowerLetter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8" w15:restartNumberingAfterBreak="0">
    <w:nsid w:val="664B27CC"/>
    <w:multiLevelType w:val="multilevel"/>
    <w:tmpl w:val="FF3EBAFA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abstractNum w:abstractNumId="29" w15:restartNumberingAfterBreak="0">
    <w:nsid w:val="6A8B1594"/>
    <w:multiLevelType w:val="multilevel"/>
    <w:tmpl w:val="26226D16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30" w15:restartNumberingAfterBreak="0">
    <w:nsid w:val="74065CF2"/>
    <w:multiLevelType w:val="multilevel"/>
    <w:tmpl w:val="006A465E"/>
    <w:lvl w:ilvl="0">
      <w:start w:val="1"/>
      <w:numFmt w:val="decimal"/>
      <w:lvlText w:val="2.%1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31" w15:restartNumberingAfterBreak="0">
    <w:nsid w:val="742D3DE3"/>
    <w:multiLevelType w:val="multilevel"/>
    <w:tmpl w:val="EA704C56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32" w15:restartNumberingAfterBreak="0">
    <w:nsid w:val="74F23CBA"/>
    <w:multiLevelType w:val="multilevel"/>
    <w:tmpl w:val="FB1E71D2"/>
    <w:lvl w:ilvl="0">
      <w:start w:val="1"/>
      <w:numFmt w:val="lowerLetter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16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88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432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04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648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200" w:hanging="360"/>
      </w:pPr>
      <w:rPr>
        <w:u w:val="none"/>
      </w:rPr>
    </w:lvl>
  </w:abstractNum>
  <w:abstractNum w:abstractNumId="33" w15:restartNumberingAfterBreak="0">
    <w:nsid w:val="764B7D54"/>
    <w:multiLevelType w:val="multilevel"/>
    <w:tmpl w:val="BF082344"/>
    <w:lvl w:ilvl="0">
      <w:start w:val="1"/>
      <w:numFmt w:val="decimal"/>
      <w:lvlText w:val="4.%1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4" w15:restartNumberingAfterBreak="0">
    <w:nsid w:val="7A475737"/>
    <w:multiLevelType w:val="multilevel"/>
    <w:tmpl w:val="64C4495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5" w15:restartNumberingAfterBreak="0">
    <w:nsid w:val="7AA61474"/>
    <w:multiLevelType w:val="multilevel"/>
    <w:tmpl w:val="B1545A2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6" w15:restartNumberingAfterBreak="0">
    <w:nsid w:val="7AC94CCB"/>
    <w:multiLevelType w:val="multilevel"/>
    <w:tmpl w:val="ACDAC8A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7" w15:restartNumberingAfterBreak="0">
    <w:nsid w:val="7B082A5D"/>
    <w:multiLevelType w:val="multilevel"/>
    <w:tmpl w:val="BC3AA596"/>
    <w:lvl w:ilvl="0">
      <w:start w:val="1"/>
      <w:numFmt w:val="low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351420496">
    <w:abstractNumId w:val="18"/>
  </w:num>
  <w:num w:numId="2" w16cid:durableId="1656496754">
    <w:abstractNumId w:val="13"/>
  </w:num>
  <w:num w:numId="3" w16cid:durableId="1602377392">
    <w:abstractNumId w:val="30"/>
  </w:num>
  <w:num w:numId="4" w16cid:durableId="1305433817">
    <w:abstractNumId w:val="29"/>
  </w:num>
  <w:num w:numId="5" w16cid:durableId="880364628">
    <w:abstractNumId w:val="35"/>
  </w:num>
  <w:num w:numId="6" w16cid:durableId="825440817">
    <w:abstractNumId w:val="3"/>
  </w:num>
  <w:num w:numId="7" w16cid:durableId="1843740039">
    <w:abstractNumId w:val="8"/>
  </w:num>
  <w:num w:numId="8" w16cid:durableId="258561578">
    <w:abstractNumId w:val="7"/>
  </w:num>
  <w:num w:numId="9" w16cid:durableId="295261939">
    <w:abstractNumId w:val="5"/>
  </w:num>
  <w:num w:numId="10" w16cid:durableId="1328749280">
    <w:abstractNumId w:val="23"/>
  </w:num>
  <w:num w:numId="11" w16cid:durableId="1944143257">
    <w:abstractNumId w:val="32"/>
  </w:num>
  <w:num w:numId="12" w16cid:durableId="601307486">
    <w:abstractNumId w:val="33"/>
  </w:num>
  <w:num w:numId="13" w16cid:durableId="1109622699">
    <w:abstractNumId w:val="27"/>
  </w:num>
  <w:num w:numId="14" w16cid:durableId="1539313668">
    <w:abstractNumId w:val="19"/>
  </w:num>
  <w:num w:numId="15" w16cid:durableId="108863113">
    <w:abstractNumId w:val="9"/>
  </w:num>
  <w:num w:numId="16" w16cid:durableId="473718479">
    <w:abstractNumId w:val="26"/>
  </w:num>
  <w:num w:numId="17" w16cid:durableId="464742533">
    <w:abstractNumId w:val="24"/>
  </w:num>
  <w:num w:numId="18" w16cid:durableId="849029028">
    <w:abstractNumId w:val="2"/>
  </w:num>
  <w:num w:numId="19" w16cid:durableId="1181580072">
    <w:abstractNumId w:val="34"/>
  </w:num>
  <w:num w:numId="20" w16cid:durableId="1044061319">
    <w:abstractNumId w:val="4"/>
  </w:num>
  <w:num w:numId="21" w16cid:durableId="1172063346">
    <w:abstractNumId w:val="14"/>
  </w:num>
  <w:num w:numId="22" w16cid:durableId="610208636">
    <w:abstractNumId w:val="22"/>
  </w:num>
  <w:num w:numId="23" w16cid:durableId="1195193520">
    <w:abstractNumId w:val="31"/>
  </w:num>
  <w:num w:numId="24" w16cid:durableId="1568101915">
    <w:abstractNumId w:val="37"/>
  </w:num>
  <w:num w:numId="25" w16cid:durableId="1757903315">
    <w:abstractNumId w:val="6"/>
  </w:num>
  <w:num w:numId="26" w16cid:durableId="1672365049">
    <w:abstractNumId w:val="0"/>
  </w:num>
  <w:num w:numId="27" w16cid:durableId="70859003">
    <w:abstractNumId w:val="15"/>
  </w:num>
  <w:num w:numId="28" w16cid:durableId="1794715648">
    <w:abstractNumId w:val="12"/>
  </w:num>
  <w:num w:numId="29" w16cid:durableId="2048216981">
    <w:abstractNumId w:val="16"/>
  </w:num>
  <w:num w:numId="30" w16cid:durableId="926041329">
    <w:abstractNumId w:val="21"/>
  </w:num>
  <w:num w:numId="31" w16cid:durableId="1288588207">
    <w:abstractNumId w:val="25"/>
  </w:num>
  <w:num w:numId="32" w16cid:durableId="156847291">
    <w:abstractNumId w:val="28"/>
  </w:num>
  <w:num w:numId="33" w16cid:durableId="688028779">
    <w:abstractNumId w:val="1"/>
  </w:num>
  <w:num w:numId="34" w16cid:durableId="466627328">
    <w:abstractNumId w:val="36"/>
  </w:num>
  <w:num w:numId="35" w16cid:durableId="2107265472">
    <w:abstractNumId w:val="10"/>
  </w:num>
  <w:num w:numId="36" w16cid:durableId="1190528291">
    <w:abstractNumId w:val="11"/>
  </w:num>
  <w:num w:numId="37" w16cid:durableId="1099057570">
    <w:abstractNumId w:val="17"/>
  </w:num>
  <w:num w:numId="38" w16cid:durableId="100945522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embedTrueTypeFont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53B66"/>
    <w:rsid w:val="002C482B"/>
    <w:rsid w:val="00601F48"/>
    <w:rsid w:val="007D27E2"/>
    <w:rsid w:val="00A53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130FC1"/>
  <w15:docId w15:val="{9172DBDD-DC69-4DB8-82F6-99B3829CF1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="Arial" w:hAnsi="Arial" w:cs="Arial"/>
        <w:sz w:val="22"/>
        <w:szCs w:val="22"/>
        <w:lang w:val="en" w:eastAsia="zh-CN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Judul1">
    <w:name w:val="heading 1"/>
    <w:basedOn w:val="Normal"/>
    <w:next w:val="Normal"/>
    <w:uiPriority w:val="9"/>
    <w:qFormat/>
    <w:pPr>
      <w:keepNext/>
      <w:keepLines/>
      <w:spacing w:before="400" w:after="120"/>
      <w:jc w:val="center"/>
      <w:outlineLvl w:val="0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Judul2">
    <w:name w:val="heading 2"/>
    <w:basedOn w:val="Normal"/>
    <w:next w:val="Normal"/>
    <w:uiPriority w:val="9"/>
    <w:unhideWhenUsed/>
    <w:qFormat/>
    <w:pPr>
      <w:keepNext/>
      <w:keepLines/>
      <w:spacing w:line="360" w:lineRule="auto"/>
      <w:ind w:left="720" w:hanging="360"/>
      <w:jc w:val="both"/>
      <w:outlineLvl w:val="1"/>
    </w:pPr>
    <w:rPr>
      <w:rFonts w:ascii="Times New Roman" w:eastAsia="Times New Roman" w:hAnsi="Times New Roman" w:cs="Times New Roman"/>
      <w:sz w:val="24"/>
      <w:szCs w:val="24"/>
    </w:rPr>
  </w:style>
  <w:style w:type="paragraph" w:styleId="Judul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Judul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Judul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Judul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ontParagrafDefault">
    <w:name w:val="Default Paragraph Font"/>
    <w:uiPriority w:val="1"/>
    <w:semiHidden/>
    <w:unhideWhenUsed/>
  </w:style>
  <w:style w:type="table" w:default="1" w:styleId="Tabel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TidakAdaDaftar">
    <w:name w:val="No List"/>
    <w:uiPriority w:val="99"/>
    <w:semiHidden/>
    <w:unhideWhenUsed/>
  </w:style>
  <w:style w:type="table" w:customStyle="1" w:styleId="TableNormal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Judul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table" w:customStyle="1" w:styleId="TableNormal0">
    <w:name w:val="Table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a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DaftarParagraf">
    <w:name w:val="List Paragraph"/>
    <w:basedOn w:val="Normal"/>
    <w:uiPriority w:val="34"/>
    <w:qFormat/>
    <w:rsid w:val="00C24E17"/>
    <w:pPr>
      <w:ind w:left="720"/>
      <w:contextualSpacing/>
    </w:pPr>
  </w:style>
  <w:style w:type="paragraph" w:styleId="TidakAdaSpasi">
    <w:name w:val="No Spacing"/>
    <w:uiPriority w:val="1"/>
    <w:qFormat/>
    <w:rsid w:val="00E93BF3"/>
    <w:pPr>
      <w:spacing w:line="240" w:lineRule="auto"/>
    </w:pPr>
  </w:style>
  <w:style w:type="paragraph" w:styleId="JudulTOC">
    <w:name w:val="TOC Heading"/>
    <w:next w:val="Normal"/>
    <w:uiPriority w:val="39"/>
    <w:unhideWhenUsed/>
    <w:qFormat/>
    <w:rsid w:val="00CC6D45"/>
    <w:pPr>
      <w:spacing w:before="240" w:line="259" w:lineRule="auto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id-ID"/>
    </w:rPr>
  </w:style>
  <w:style w:type="paragraph" w:styleId="TOC2">
    <w:name w:val="toc 2"/>
    <w:basedOn w:val="Normal"/>
    <w:next w:val="Normal"/>
    <w:autoRedefine/>
    <w:uiPriority w:val="39"/>
    <w:unhideWhenUsed/>
    <w:rsid w:val="00CC6D45"/>
    <w:pPr>
      <w:spacing w:after="100" w:line="259" w:lineRule="auto"/>
      <w:ind w:left="220"/>
    </w:pPr>
    <w:rPr>
      <w:rFonts w:asciiTheme="minorHAnsi" w:eastAsiaTheme="minorEastAsia" w:hAnsiTheme="minorHAnsi" w:cs="Times New Roman"/>
      <w:lang w:val="id-ID"/>
    </w:rPr>
  </w:style>
  <w:style w:type="paragraph" w:styleId="TOC1">
    <w:name w:val="toc 1"/>
    <w:basedOn w:val="Normal"/>
    <w:next w:val="Normal"/>
    <w:autoRedefine/>
    <w:uiPriority w:val="39"/>
    <w:unhideWhenUsed/>
    <w:rsid w:val="00CC6D45"/>
    <w:pPr>
      <w:spacing w:after="100" w:line="259" w:lineRule="auto"/>
    </w:pPr>
    <w:rPr>
      <w:rFonts w:asciiTheme="minorHAnsi" w:eastAsiaTheme="minorEastAsia" w:hAnsiTheme="minorHAnsi" w:cs="Times New Roman"/>
      <w:lang w:val="id-ID"/>
    </w:rPr>
  </w:style>
  <w:style w:type="paragraph" w:styleId="TOC3">
    <w:name w:val="toc 3"/>
    <w:basedOn w:val="Normal"/>
    <w:next w:val="Normal"/>
    <w:autoRedefine/>
    <w:uiPriority w:val="39"/>
    <w:unhideWhenUsed/>
    <w:rsid w:val="00CC6D45"/>
    <w:pPr>
      <w:spacing w:after="100" w:line="259" w:lineRule="auto"/>
      <w:ind w:left="440"/>
    </w:pPr>
    <w:rPr>
      <w:rFonts w:asciiTheme="minorHAnsi" w:eastAsiaTheme="minorEastAsia" w:hAnsiTheme="minorHAnsi" w:cs="Times New Roman"/>
      <w:lang w:val="id-ID"/>
    </w:rPr>
  </w:style>
  <w:style w:type="character" w:customStyle="1" w:styleId="Judul1KAR">
    <w:name w:val="Judul 1 KAR"/>
    <w:aliases w:val="Heading 1 KAR"/>
    <w:basedOn w:val="FontParagrafDefault"/>
    <w:uiPriority w:val="9"/>
    <w:rsid w:val="00CC6D45"/>
    <w:rPr>
      <w:rFonts w:ascii="Times New Roman" w:hAnsi="Times New Roman" w:cs="Times New Roman"/>
      <w:b/>
      <w:bCs/>
      <w:sz w:val="24"/>
      <w:szCs w:val="24"/>
    </w:rPr>
  </w:style>
  <w:style w:type="paragraph" w:styleId="Subjudul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1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footer" Target="footer1.xml"/><Relationship Id="rId19" Type="http://schemas.openxmlformats.org/officeDocument/2006/relationships/image" Target="media/image9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ixjfvVUlouOb8ShbGxjQCRZRWzlg==">CgMxLjAyDmguaHFyd3c3Z3FtZ2k3Mg5oLjNydGh1cWt0Z2c1dzIOaC41aDE2YjJjaGxqa24yDmguM2xnbHBkbHNwbTI3Mg5oLm13YnhibWZhMmx5MjgAciExTDBjZ1lXeUNiWmRfaEJuOGI5WmtFTmNfVHU0Qm9FUzQ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0790B4B2-DE3D-4CDC-8F51-DF214EB681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1</Pages>
  <Words>3866</Words>
  <Characters>22042</Characters>
  <Application>Microsoft Office Word</Application>
  <DocSecurity>0</DocSecurity>
  <Lines>183</Lines>
  <Paragraphs>51</Paragraphs>
  <ScaleCrop>false</ScaleCrop>
  <Company/>
  <LinksUpToDate>false</LinksUpToDate>
  <CharactersWithSpaces>25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ishi chrnsa</dc:creator>
  <cp:lastModifiedBy>shishi chrnsa</cp:lastModifiedBy>
  <cp:revision>2</cp:revision>
  <dcterms:created xsi:type="dcterms:W3CDTF">2025-07-01T13:44:00Z</dcterms:created>
  <dcterms:modified xsi:type="dcterms:W3CDTF">2025-07-01T1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,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83b7a94-37d4-3ae8-869b-9b18cf945c71</vt:lpwstr>
  </property>
  <property fmtid="{D5CDD505-2E9C-101B-9397-08002B2CF9AE}" pid="24" name="Mendeley Citation Style_1">
    <vt:lpwstr>http://www.zotero.org/styles/apa</vt:lpwstr>
  </property>
</Properties>
</file>